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1204AC6" w14:textId="390188EC" w:rsidR="00AA14C7" w:rsidRDefault="00AA14C7" w:rsidP="00AA14C7">
      <w:pPr>
        <w:spacing w:after="0"/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Journal of Biogeography</w:t>
      </w:r>
    </w:p>
    <w:p w14:paraId="3C4267CD" w14:textId="5A94FF8F" w:rsidR="00AA14C7" w:rsidRPr="00AA14C7" w:rsidRDefault="00AA14C7" w:rsidP="00AA14C7">
      <w:pPr>
        <w:spacing w:after="0"/>
        <w:jc w:val="center"/>
        <w:rPr>
          <w:rFonts w:asciiTheme="majorBidi" w:hAnsiTheme="majorBidi" w:cstheme="majorBidi"/>
          <w:b/>
        </w:rPr>
      </w:pPr>
      <w:bookmarkStart w:id="0" w:name="_GoBack"/>
      <w:r w:rsidRPr="00AA14C7">
        <w:rPr>
          <w:rFonts w:asciiTheme="majorBidi" w:hAnsiTheme="majorBidi" w:cstheme="majorBidi"/>
          <w:b/>
        </w:rPr>
        <w:t>SUPPORTING INFORMATION</w:t>
      </w:r>
    </w:p>
    <w:p w14:paraId="3E8671A2" w14:textId="77777777" w:rsidR="00AA14C7" w:rsidRPr="001B6437" w:rsidRDefault="00AA14C7" w:rsidP="00AA14C7">
      <w:pPr>
        <w:spacing w:before="240"/>
        <w:jc w:val="center"/>
        <w:rPr>
          <w:rFonts w:asciiTheme="majorBidi" w:hAnsiTheme="majorBidi" w:cstheme="majorBidi"/>
          <w:b/>
          <w:sz w:val="24"/>
          <w:szCs w:val="24"/>
        </w:rPr>
      </w:pPr>
      <w:r w:rsidRPr="001B6437">
        <w:rPr>
          <w:rFonts w:asciiTheme="majorBidi" w:hAnsiTheme="majorBidi" w:cstheme="majorBidi"/>
          <w:b/>
          <w:sz w:val="24"/>
          <w:szCs w:val="24"/>
        </w:rPr>
        <w:t xml:space="preserve">Analysis of Red Sea fish species’ </w:t>
      </w:r>
      <w:r>
        <w:rPr>
          <w:rFonts w:asciiTheme="majorBidi" w:hAnsiTheme="majorBidi" w:cstheme="majorBidi"/>
          <w:b/>
          <w:sz w:val="24"/>
          <w:szCs w:val="24"/>
        </w:rPr>
        <w:t>introductions</w:t>
      </w:r>
      <w:r w:rsidRPr="001B6437">
        <w:rPr>
          <w:rFonts w:asciiTheme="majorBidi" w:hAnsiTheme="majorBidi" w:cstheme="majorBidi"/>
          <w:b/>
          <w:sz w:val="24"/>
          <w:szCs w:val="24"/>
        </w:rPr>
        <w:t xml:space="preserve"> in</w:t>
      </w:r>
      <w:r>
        <w:rPr>
          <w:rFonts w:asciiTheme="majorBidi" w:hAnsiTheme="majorBidi" w:cstheme="majorBidi"/>
          <w:b/>
          <w:sz w:val="24"/>
          <w:szCs w:val="24"/>
        </w:rPr>
        <w:t>to</w:t>
      </w:r>
      <w:r w:rsidRPr="001B6437">
        <w:rPr>
          <w:rFonts w:asciiTheme="majorBidi" w:hAnsiTheme="majorBidi" w:cstheme="majorBidi"/>
          <w:b/>
          <w:sz w:val="24"/>
          <w:szCs w:val="24"/>
        </w:rPr>
        <w:t xml:space="preserve"> the Mediterranean reveal</w:t>
      </w:r>
      <w:r>
        <w:rPr>
          <w:rFonts w:asciiTheme="majorBidi" w:hAnsiTheme="majorBidi" w:cstheme="majorBidi"/>
          <w:b/>
          <w:sz w:val="24"/>
          <w:szCs w:val="24"/>
        </w:rPr>
        <w:t>s</w:t>
      </w:r>
      <w:r w:rsidRPr="001B6437">
        <w:rPr>
          <w:rFonts w:asciiTheme="majorBidi" w:hAnsiTheme="majorBidi" w:cstheme="majorBidi"/>
          <w:b/>
          <w:sz w:val="24"/>
          <w:szCs w:val="24"/>
        </w:rPr>
        <w:t xml:space="preserve"> shifts in introduction patterns</w:t>
      </w:r>
    </w:p>
    <w:p w14:paraId="22CA0C31" w14:textId="77777777" w:rsidR="00AA14C7" w:rsidRPr="001B6437" w:rsidRDefault="00AA14C7" w:rsidP="00AA14C7">
      <w:pPr>
        <w:spacing w:before="240" w:after="0"/>
        <w:jc w:val="center"/>
        <w:rPr>
          <w:rFonts w:asciiTheme="majorBidi" w:hAnsiTheme="majorBidi" w:cstheme="majorBidi"/>
          <w:sz w:val="24"/>
          <w:szCs w:val="24"/>
          <w:lang w:val="fr-FR"/>
        </w:rPr>
      </w:pPr>
      <w:r w:rsidRPr="001B6437">
        <w:rPr>
          <w:rFonts w:asciiTheme="majorBidi" w:hAnsiTheme="majorBidi" w:cstheme="majorBidi"/>
          <w:sz w:val="24"/>
          <w:szCs w:val="24"/>
          <w:lang w:val="fr-FR"/>
        </w:rPr>
        <w:t>Carol Samaha, Heinrich</w:t>
      </w:r>
      <w:r w:rsidRPr="00011685">
        <w:rPr>
          <w:rFonts w:asciiTheme="majorBidi" w:hAnsiTheme="majorBidi" w:cstheme="majorBidi"/>
          <w:sz w:val="24"/>
          <w:szCs w:val="24"/>
          <w:lang w:val="fr-FR"/>
        </w:rPr>
        <w:t xml:space="preserve"> zu</w:t>
      </w:r>
      <w:r w:rsidRPr="001B6437">
        <w:rPr>
          <w:rFonts w:asciiTheme="majorBidi" w:hAnsiTheme="majorBidi" w:cstheme="majorBidi"/>
          <w:sz w:val="24"/>
          <w:szCs w:val="24"/>
          <w:lang w:val="fr-FR"/>
        </w:rPr>
        <w:t xml:space="preserve"> Dohna, Michel Bariche</w:t>
      </w:r>
    </w:p>
    <w:bookmarkEnd w:id="0"/>
    <w:p w14:paraId="343D9172" w14:textId="77777777" w:rsidR="00AA14C7" w:rsidRDefault="00AA14C7" w:rsidP="00924099">
      <w:pPr>
        <w:spacing w:after="0"/>
        <w:rPr>
          <w:rFonts w:asciiTheme="majorBidi" w:hAnsiTheme="majorBidi" w:cstheme="majorBidi"/>
        </w:rPr>
      </w:pPr>
    </w:p>
    <w:p w14:paraId="4EE14C6B" w14:textId="77777777" w:rsidR="00AA14C7" w:rsidRDefault="00AA14C7" w:rsidP="00924099">
      <w:pPr>
        <w:spacing w:after="0"/>
        <w:rPr>
          <w:rFonts w:asciiTheme="majorBidi" w:hAnsiTheme="majorBidi" w:cstheme="majorBidi"/>
        </w:rPr>
      </w:pPr>
    </w:p>
    <w:p w14:paraId="63E2196C" w14:textId="365D631F" w:rsidR="00924099" w:rsidRDefault="00924099" w:rsidP="00924099">
      <w:pPr>
        <w:spacing w:after="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able </w:t>
      </w:r>
      <w:r w:rsidR="00D86698">
        <w:rPr>
          <w:rFonts w:asciiTheme="majorBidi" w:hAnsiTheme="majorBidi" w:cstheme="majorBidi"/>
        </w:rPr>
        <w:t>S</w:t>
      </w:r>
      <w:r>
        <w:rPr>
          <w:rFonts w:asciiTheme="majorBidi" w:hAnsiTheme="majorBidi" w:cstheme="majorBidi"/>
        </w:rPr>
        <w:t xml:space="preserve">1: List of bony fishes from the Red Sea according to Golani and Bogorodsky </w:t>
      </w:r>
      <w:r>
        <w:rPr>
          <w:rFonts w:asciiTheme="majorBidi" w:hAnsiTheme="majorBidi" w:cstheme="majorBidi"/>
        </w:rPr>
        <w:fldChar w:fldCharType="begin" w:fldLock="1"/>
      </w:r>
      <w:r>
        <w:rPr>
          <w:rFonts w:asciiTheme="majorBidi" w:hAnsiTheme="majorBidi" w:cstheme="majorBidi"/>
        </w:rPr>
        <w:instrText>ADDIN CSL_CITATION { "citationItems" : [ { "id" : "ITEM-1", "itemData" : { "ISBN" : "9781869775315", "author" : [ { "dropping-particle" : "", "family" : "Golani", "given" : "D", "non-dropping-particle" : "", "parse-names" : false, "suffix" : "" }, { "dropping-particle" : "V", "family" : "Bogorodsky", "given" : "Sergey", "non-dropping-particle" : "", "parse-names" : false, "suffix" : "" } ], "id" : "ITEM-1", "issue" : "May", "issued" : { "date-parts" : [ [ "2010" ] ] }, "page" : "1-135", "title" : "Zootaxa, The Fishes of the Red Sea\u2014Reappraisal and Updated Checklist", "type" : "book", "volume" : "135" }, "suppress-author" : 1, "uris" : [ "http://www.mendeley.com/documents/?uuid=b8236a63-22b5-4608-a69d-ae0f2a92ea80" ] } ], "mendeley" : { "formattedCitation" : "(2010)", "plainTextFormattedCitation" : "(2010)", "previouslyFormattedCitation" : "(2010)" }, "properties" : { "noteIndex" : 0 }, "schema" : "https://github.com/citation-style-language/schema/raw/master/csl-citation.json" }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(2010)</w:t>
      </w:r>
      <w:r>
        <w:rPr>
          <w:rFonts w:asciiTheme="majorBidi" w:hAnsiTheme="majorBidi" w:cstheme="majorBidi"/>
        </w:rPr>
        <w:fldChar w:fldCharType="end"/>
      </w:r>
      <w:r w:rsidR="0079460C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and their status in the study.</w:t>
      </w:r>
      <w:r w:rsidR="004F3C9C">
        <w:rPr>
          <w:rFonts w:asciiTheme="majorBidi" w:hAnsiTheme="majorBidi" w:cstheme="majorBidi"/>
        </w:rPr>
        <w:t xml:space="preserve"> Right censored:</w:t>
      </w:r>
      <w:r w:rsidR="008D15BB">
        <w:rPr>
          <w:rFonts w:asciiTheme="majorBidi" w:hAnsiTheme="majorBidi" w:cstheme="majorBidi"/>
        </w:rPr>
        <w:t xml:space="preserve"> </w:t>
      </w:r>
      <w:r w:rsidR="00A550F1">
        <w:rPr>
          <w:rFonts w:asciiTheme="majorBidi" w:hAnsiTheme="majorBidi" w:cstheme="majorBidi"/>
        </w:rPr>
        <w:t>no Mediterranean record</w:t>
      </w:r>
      <w:r w:rsidR="004F3C9C">
        <w:rPr>
          <w:rFonts w:asciiTheme="majorBidi" w:hAnsiTheme="majorBidi" w:cstheme="majorBidi"/>
        </w:rPr>
        <w:t>; introduced: reported in the Mediterranean Sea.</w:t>
      </w:r>
    </w:p>
    <w:tbl>
      <w:tblPr>
        <w:tblW w:w="10080" w:type="dxa"/>
        <w:tblLook w:val="04A0" w:firstRow="1" w:lastRow="0" w:firstColumn="1" w:lastColumn="0" w:noHBand="0" w:noVBand="1"/>
      </w:tblPr>
      <w:tblGrid>
        <w:gridCol w:w="3680"/>
        <w:gridCol w:w="4870"/>
        <w:gridCol w:w="1530"/>
      </w:tblGrid>
      <w:tr w:rsidR="0095104D" w:rsidRPr="00D41D76" w14:paraId="368D1663" w14:textId="77777777" w:rsidTr="0095104D">
        <w:trPr>
          <w:trHeight w:val="300"/>
        </w:trPr>
        <w:tc>
          <w:tcPr>
            <w:tcW w:w="3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A214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Species</w:t>
            </w:r>
          </w:p>
        </w:tc>
        <w:tc>
          <w:tcPr>
            <w:tcW w:w="4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8BE52" w14:textId="77777777" w:rsidR="0095104D" w:rsidRPr="00D41D76" w:rsidRDefault="0095104D" w:rsidP="004F3C9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eason for exclusion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DA2A1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Classification</w:t>
            </w:r>
          </w:p>
        </w:tc>
      </w:tr>
      <w:tr w:rsidR="0095104D" w:rsidRPr="0079460C" w14:paraId="46BA4C92" w14:textId="77777777" w:rsidTr="0095104D">
        <w:trPr>
          <w:trHeight w:val="300"/>
        </w:trPr>
        <w:tc>
          <w:tcPr>
            <w:tcW w:w="3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094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balistes stellatus</w:t>
            </w:r>
          </w:p>
        </w:tc>
        <w:tc>
          <w:tcPr>
            <w:tcW w:w="48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B4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51E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1B32B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849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blennes hi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59D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7E7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79734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5613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budefduf sex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E25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4B9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DD3F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C0F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budefduf sord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C5D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801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22064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324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budefduf vaig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3EE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A07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D4AD3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2C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opagrus berd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3D3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AF5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D92C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D28E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opagrus bi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826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F4A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F9912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D07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urus gahh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F4A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ABB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DE562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255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urus m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DF2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4B9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1ED6E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C9FA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urus nigrofus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51F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08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B99393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8074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anthurus sohal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B3B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B62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07D97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4CBF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entrogobius neb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2C7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7DA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19AA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EC3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entronura tentac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1CB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1D0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11522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5BC1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cropoma japonic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80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6900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04151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8D58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eoliscus punct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409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74B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B6D0C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A046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esopia cornu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880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FED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0E76A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2DE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ethaloperca roga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E49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E82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7C4A5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B66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bula glossodon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231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A6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24FFD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9F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ectis cili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B39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49C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1BF68D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6FF5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ectis indi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DB3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BA1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9C521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51FD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epes djedab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2C2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955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26756A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609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loblennius jug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464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17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E7B1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34E8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loblennius pi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799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3A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D2C13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81C8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ticus kir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A27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D6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77B98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2159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uterus monocer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3F9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24E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70C26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6F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luterus scrip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01A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DF7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B16230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B811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anses scopa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400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5FB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45395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B6A7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mbassis dussumieri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008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B97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9E61E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3C8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assis urotae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D43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144F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FA2A6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E0BD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eleotris diagon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A2B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95D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257E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8D5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lastRenderedPageBreak/>
              <w:t xml:space="preserve">Amblyeleotris neglecta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F74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92D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8452F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7F06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eleotris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E72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A55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18B29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088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eleotris sungam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59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678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C5DF2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7135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eleotris trigut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E6A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D5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D78DC7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DB3D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eleotris wheel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99B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58C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A6EA4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F6C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aster sir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AA9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F2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0A132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710F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lyphidodon flavi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C0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1D0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890BE9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CC7C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lyphidodon ind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A1C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3564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53A6D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DC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obius albi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A0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479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FE11A1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50AE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obius esakiae 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131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76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80545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B1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blygobius noctur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432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AA1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EE8F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0D48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mblygobius sewardii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95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D303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729D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2A6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mphiprion bicin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484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14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AC460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56A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ampses caeruleo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3F3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5BD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73565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6B8D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ampses 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D91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052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89AE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3D8E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ampses meleagr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61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1933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133C3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A1D9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ampses twist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DA6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A56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AE83B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910D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blennius aden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72D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BAAA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095EE1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FBC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blennius austr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E1D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014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2159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AC50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blennius hypenet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4DE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543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63594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BAD9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rius commers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EA8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82C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29F340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3AF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rius pi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399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87D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764C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AD99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rius str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942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978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606CF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30F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tus cocc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5A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7B7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133C8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9E6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tus numm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724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080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E353B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44E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tennatus rosac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05D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0A7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69C43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097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nyperodon leucogramm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3D2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B1F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567C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8A86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hanius dispa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143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Mediterranean record prior to opening of the Suez Canal (Kornflield &amp; Nevo, 1976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4FB3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B5CFA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1DB5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hareus fur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5B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6FE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E335B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CDE6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hareus rutil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E01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66F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740AF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17DB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istus car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F7D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45E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8367D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5CB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bry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732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2B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05957E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288E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campbe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AE6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51A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4910B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E9D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cocc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B1E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824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0B8E5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2E51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erythro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B8E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DB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2985A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BCC3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i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621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BB0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530E3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3CD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multitaen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F3D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253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61033C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43EC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pseli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9FF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EF1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D0B51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ED24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quekett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4B8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CF7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A9D577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FF35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semior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755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61E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09E8F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25E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smith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09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D4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16B479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A50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 spil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92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91D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7BF2C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678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oides heptasty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B6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69C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F7DA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D436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oides pharao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FF6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BE0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318412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2C7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oides pseudotaen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C61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FA7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9265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8BEF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oides taen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250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B08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9FB71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7E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oides timor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908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7C63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D3BE8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53A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gonichthys perdi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66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6E7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BBA65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13A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olemichthys xanthot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CEB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594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0C1FF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28B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prion vire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89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888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64800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2C8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chamia biline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0EA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C7A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B2C89D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F49F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chamia fuc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4FA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F20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F0B1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FCE0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chamia lineo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E9C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55D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41FD3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05F8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cygobius bali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C85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883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9F19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CED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gyrop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DF1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B5E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70F7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28FA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gyrops megalomm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215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467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D170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EB0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gyrops spin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996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526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DD6DB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905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gyrosomus reg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4C1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6D7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3330849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774C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iomma breviman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800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06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A71FD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2FD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iomma indic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4E6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C3A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A7493C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C214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iosoma sanzo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5EC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285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5034D1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5B5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rnoglossus macrolophu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433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CF9A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BF06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082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noglossus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F50B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795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D00F3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C193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othron diadem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100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419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FA3CA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447E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othron hisp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77F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135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D82A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DDA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othron im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74D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6EC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D0455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A90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Arothron reticulari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088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DD63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C7982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FEA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rothron stel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7D5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710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E388D6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CDC9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eraggodes sinusarabic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6B2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A63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AF298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5892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eraggodes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B63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9A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4EC9A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99A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pidontus dussumi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A0F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44E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39462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A45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pidontus tra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A72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49D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50E67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620C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terorhombus intermed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A3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B6F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DC259F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5B4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terropteryx semipunc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839C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C40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D38C6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1C6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stronesthes martens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802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79B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C9970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F50A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eleopus natal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A1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C6A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FB7D2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00E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herinomorus forskal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949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BB4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F7603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7C2E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herinomorus lacun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DDB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BDD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4B405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E46C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robucca geni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45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AD1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FF5F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1638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rosalarias fus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475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098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1612D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0F51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tule mat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647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66C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B3D6E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19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ulacocephalus temminc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085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8C1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E1AF3A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8D5F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urigequula fasc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D0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836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D8A4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2A51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Auxis thazard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41F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CC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8EEA43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DDC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alistapus und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807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686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386EF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DC2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alistoides viride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57BF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09B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4E1E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5813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archatus cirrh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B47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FDE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DD73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934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athygobius cyclo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DB0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E0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7CC12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C1F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athygobius fus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CAE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EA8C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25C2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A51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embrops caudimac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2AA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4E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214AB8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F1EE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enthosema ptero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10A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2DC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1E93C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50F6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lenniella periophthal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C55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2B2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8E376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9E38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dianus anthi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9AD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D2E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7B87A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FEE0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dianus axil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ADE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6C6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C9A9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004A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dianus dia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080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C6B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BC7DC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F8D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dianus oper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044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3BB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3820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5E7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dianus tr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90A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35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430D1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F46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lbometopon muric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6965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224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3FAB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A5A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othus panthe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1CE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F9B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8AB29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8ED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achaluteres fahaq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246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D69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92F43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2CAA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achypterois serr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93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6FA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0D9EE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54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achysomophis cirrocheil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66B6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43D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1D039C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529E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anchiostegus sawakin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663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52A9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B514D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452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egmaceros arab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D7A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3DD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6ECC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90A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osmophyciops pautzk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FD76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7F6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1AED5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93D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otula multibarb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7ED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F95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C7096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1006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yaninops nat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812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8D3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250D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F70A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yaninops rid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0B8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831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9C6E2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AD9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yaninops yong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638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1C26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A6D3E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B45A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Bryx analicar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16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03A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73899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A56B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caerulaure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CDA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455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CC0D25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77F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lun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120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D9D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1280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2C6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str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B27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A2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DA3B0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6209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suevi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CAA1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592B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44AC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7D0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variline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8E4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2D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B3F67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770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esio xanthon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36E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93F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9C99D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F8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echelys catost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E06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F54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8D7D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6B26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echelys marmor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72F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194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1EE67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EAFB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bentuvi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837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ECD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D883B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D49A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delicat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0BD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5AC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E49A1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2D4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erythra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0FA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560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56ABD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92E1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AF7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EC2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62839B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AFF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flav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CDB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BFD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94D5A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054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gardi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873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709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3ED1A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EB2D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muscat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08F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1380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B0B61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E22E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ionymus oxycepha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EB27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16D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968909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728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gobius amikam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BA9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568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B5A9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FC7E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gobius bi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585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0CEA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010E0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7477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gobius d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88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F17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20E1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50F3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gobius flavobrun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5B2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D46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E45892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E9E2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gobius maculipin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738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184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B2B97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A94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loplesiops altive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CE0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CA2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78FE71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2397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lotomus viride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444C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F74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0DE71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1D00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ntherhines pard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743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57D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30DD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8057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nthidermis macrolep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6C6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58A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446A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F4B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nthigaster cyanospil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11B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915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40E9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86A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nthigaster margari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B61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CE8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78CA7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F00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nthigaster pygmae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23D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8C1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73FD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87E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arm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87E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6E0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C453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817C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bajad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470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EF83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F32753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18F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chrysophry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ABF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30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EC0A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86ED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coeruleopin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0109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9EB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59B1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7460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equ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5143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54D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45FBB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8BF1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ferdau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D1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C28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F90A1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533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fulvogu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3B7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C00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2171D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0B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goides plagiotae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B3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837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CA42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9D4C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x heb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561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67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B59D8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3BCD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x ignobi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FA1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524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054E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A62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x melampyg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509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914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CBDA3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4B73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aranx sex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5BA4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92F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AB678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F246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Carapus mourlani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56F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325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59AF90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F440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ntropyge multispi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11A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350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50AF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F74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phalopholis arg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095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6E23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D5D7F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D7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phalopholis hemistikt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30C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1B4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8CDE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9D9B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phalopholis min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339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C1C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2C4BC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78B6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phalopholis oligostic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AD6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7F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00C6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26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phalopholis sexmac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683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8C4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F4DBEB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66B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rcamia erem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CD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A7E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9A4F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AA7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etoscarus bicol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33A5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194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928D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90EB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aurig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71A5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3F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7E341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9B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austria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02B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6F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55C64C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1D2D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47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4E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4457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333B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larv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291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356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ACB40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AC6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leucopleu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246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466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31AE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C61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line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DC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D7F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D14C07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A3A7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melanno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2A30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626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76D518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83DC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mela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66C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DF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3D60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DA99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mesoleuc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008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89B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3D4B9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B27E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pauci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76F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8FC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E0B9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A0B7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pi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C6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30A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0584A1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15E9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semilarv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6B9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FB3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98ED1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12C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etodon trifasci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E1B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8BC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0F88C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C503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mpsodon cap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E25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19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CF85C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E7B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mpsodon oman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2E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95F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6E9E8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C154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anos chan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869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F97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600F0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58A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inus abudjubb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66D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E12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5B37E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4B1D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inu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80F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82B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0B70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92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inus lu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C76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154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D43D5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2F6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inus und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2C9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7DF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20034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1B7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io inerm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35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8AA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63E10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AD76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arab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79B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07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779A2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C873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lach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BE8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587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2E3978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21D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macrod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5C1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A5A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92803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85E0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novemstr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ADE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966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36A6F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E18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pygmai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926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2A8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088F04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A993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dipterus quinque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84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45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4F818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749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lopogon cyano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0A4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AAB6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2029C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582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imerius nufa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EC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EEE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D21B2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010F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lidoperca pleurospi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7A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44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D6F2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9B4F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lon planice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027D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65C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FC9A8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F1D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elon subvirid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B05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83C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7AF84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0EBC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irocentrus dorab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14C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11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BAF5C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F4FA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irocentrus nu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EB0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69C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49FB2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3D5B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lidichthys aur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BBC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BC7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0AFB8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54F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lidichthys rubice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5DC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364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F7E9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FDD3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lorurus genazo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6F7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05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85EB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DF88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lorurus gibb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521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45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9F5822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EA1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lorurus sord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426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403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1DC5B9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F051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oerodon robus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CF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BE5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B8E449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19E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oeroichthys brachy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B78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0E7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687F1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A385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oridactylus multibarb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103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5FC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DB55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FC8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dimid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3EE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1E2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86EF9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EDE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flavaxil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887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307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6FCA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F738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pellou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04A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A80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7847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EAB6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pemb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16F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0A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0186D6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E3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trialph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C2A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1D3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DCA6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A6F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virid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57B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01B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6D6C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573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omis web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733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39D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9E27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561E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ysiptera ann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8AC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270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66ED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517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hrysiptera unimac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05B2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5ED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D8774C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DCB6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hilabrus blatt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36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607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2ADE07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806E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hilabrus rubriventr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DBB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E6F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EE58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9E3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himuraena playfair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DA9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26C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A411B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0288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hitichthys oxycepha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E93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A05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AB971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7DD9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hitus pin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DA4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A30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2054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F8F6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ipectes casta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CC0D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F36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A5ECB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0FB1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irripecte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D35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D96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6960A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6A73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Cociella punctata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972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2EE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FB096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D30F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cotropus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B84B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E26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1363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B3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nger cine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E85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1FB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A9293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221D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ngresox talabon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97F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49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4BC51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95D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is ayg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847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1C1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DD9C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472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is caudimac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721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F04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844B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1964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is cuvi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F02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F7C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7FC8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7A73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is form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645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C5B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4000B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5E7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is varieg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EE8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9D3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F767F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494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ogalops anomo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CCA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1D3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4CFB6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C30E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ogalops ochet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C83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09C0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BD425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4734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phaena hipp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7C5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C6D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E10B6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2406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phopterus humer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DC4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A73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5F4AD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82B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thoichthys flavo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96C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ACB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86E1D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8096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thoichthys nigripe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D9D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30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7090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2271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rythoichthys schul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30D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127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AEC1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625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smocampus ban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1D4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683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F2758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25F7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osmocampus maxweb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5E7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1F4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FC030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3F2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enidens crenid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211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18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BCEF50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CE8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enimugil crenilab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3EE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FC9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8AB80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EE2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yptocentroides arab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2DA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4B25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C4E78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1D6B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yptocentrus caeruleo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697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6B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2C6BC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406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yptocentrus cryptocent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A42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B62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581FE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0A71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yptocentru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7BE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29D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685FD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C8A2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ryptocentrus luth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BEA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FF63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063D2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1407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tenochaetus str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404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E98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92E6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415C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tenogobiops croc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501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52B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27A1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EF6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tenogobiops feroc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D3A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930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05764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7E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tenogobiops mac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544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6604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C1CB4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86EC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clichthys orbi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DCF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FCE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890C5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C2D8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clichthys spilosty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A8C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9ED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05BD28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A3EE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acut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B84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63D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E7B70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9695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b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A89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8C9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C5B6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64F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dollfu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F23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311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C7BC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729A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lach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523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315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142A3E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A0F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lingu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7D7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07DB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4C4C9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69C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pott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C7A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674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B0042B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3070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noglossus sinusarabic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1B7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55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F929ED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9FE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Cypselurus hexazo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210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BF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DB0E1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53F0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actyloptena orie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FD8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36B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6372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E4B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actyloptena peterse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D22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FB9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CD3B7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D70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ascyllus aru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D1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1FC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D244EA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EE63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ascyllus 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3EAB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00A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64A5B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B0EE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ascyllus tri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775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FE7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CF8DF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6BE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capterus macarel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6AD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DB9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834E02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244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capterus macro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DF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05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D1D3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8D45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capterus russe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818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122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A5D826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01BA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ndrochirus brachy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1CB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B2E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0E06A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046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ndrochirus zeb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196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638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77AB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15FD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ermatolepis strio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6F0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FBB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E0333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5D59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agramma punct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FF4A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942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581B8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9E9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aphus coerul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6E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218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5D6AF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4DC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centrarchus labra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053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EF3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C8297B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94DD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centrarchus 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B3A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EA0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6120B4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0D0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nematichthys iluocoete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71B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727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E228F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683A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odon hystri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532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67F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EC9C5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AA5C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odon litur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6D4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192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DC737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FF41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ploconger polystigm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52F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ED7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AE903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71DF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plodus noct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620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580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C66E7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FAD3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Diplogrammus gruveli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7D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421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4768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896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plogrammus inf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F4D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ABA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88AEA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9C87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plogrammus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D2D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36C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B6F63A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E41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ploprion drach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AC1F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ED2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AE38A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FCD7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iscordipinna griessing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5F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4B2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57C678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17E3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oryrhamphus excisus abbrev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F6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BAE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A722A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D579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repane longima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67E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DAA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2ED61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91D7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unckerocampus boyl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B11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F9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A46B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0F5A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unckerocampus multian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D2F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D02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884F3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846D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ussumieria elops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205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90C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7A1299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2FEC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Dysomma fuscoventr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56C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181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9E2C73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4905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heneis naucrat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352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CE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74DBB2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0DE3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hidna nebul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08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60B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70E6A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767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hidna polyzo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811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49D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00964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C948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senius aro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B5B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307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4462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288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senius dente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874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AF1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9F0A3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DB24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senius fro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DF7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9D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970B2E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7636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senius gravi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E34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090D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E065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C80B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csenius mida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1DD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35B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7185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AD49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lagatis bipinn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AD01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CF7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101724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56B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llochelon vaig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D4E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AA3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E398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D2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lops machn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327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833A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9609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108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iophis graci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30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61B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6D42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C9E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iophis hom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AF9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8B8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25D8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D7D6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ycore bay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0A3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199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4E57D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C221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ycore schismatorhync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3AB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96E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071E7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D945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yurus krauss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002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4F4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EEED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8C1B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helyurus peter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CD82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C68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C38C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A85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rasicholina heterolob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6F2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93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71E6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0B44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crasicholina punct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FD9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3BC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9388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5F9B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graulis encrasico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8F1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9E6A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9D4965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6FC3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gyprosopon grandisqua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7CD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3DF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617CD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934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gyprosopon hureau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7F8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831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D1275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01B2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gyprosopon latifro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D56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35F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6C999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0383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gyprosopon macrolep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93B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ED7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07E72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E3C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abe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6AA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0F7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EE5C7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C4AB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clark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A3B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0FB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8BC8F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FEA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dest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B35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18A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7DD13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9B9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obsc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6A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29F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5045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C958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pall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02A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F9E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41845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055B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pusil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65C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A8F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42BD9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FE63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tutuil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06E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3C0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1F37D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1785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nneapterygius ventermac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1A9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D60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07F3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EA37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bulus insidiat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24D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E5F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39F5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C629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gonus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EB8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8E2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233EE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678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are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ADDD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C37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BDAF2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1C0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chlor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FBD2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8A42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9F2C6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630B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coi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858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61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D9F189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8726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episti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95F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FCE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A5CC4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F280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07AB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008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298C2D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AD99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fuscogu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B7F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9E5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DB3B27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6AF5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lance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211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F59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4D6FE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20ED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lati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F39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8DC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FE866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9F7C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malabar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2B2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02D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0B685D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D5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morrhu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C2A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6C2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9CFE9F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A31B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polyphekadi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34AA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389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2E4D0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F66B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rad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39CD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3FC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9F9A9F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DB0A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stoliczk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DD4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02F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0D3E6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B257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summa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8A5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318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F03AC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E63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tauv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CA7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5F8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C5ACB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C2C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pinephelus tuk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131A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ACE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B5931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095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quulites klunzing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8A8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F1C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5B01EA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83E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trumeus gola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280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AA6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54E87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4CA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ubleekeria splend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413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F6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25CEE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E609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uleptorhamphus virid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CEC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574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101F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38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urypegasus draco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8F7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EE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144D7B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B21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uthynnus affi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734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8E2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FC72F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432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di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929A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0BC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D11AC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24CC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gut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8E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218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6C24A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DB2D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pardal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3AF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960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BF23B7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5F3C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pras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6EB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763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EE279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FC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sebre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63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0F7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3DD67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1C2C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viota zebr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9BD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A8D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F34EF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A71F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xallias brev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31A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BC1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6B1E0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9F33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Exyrias belissi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2E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7C8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F217D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B78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acciolella karr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D4D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7FF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EB3600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93F0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Facciolella saurencheloide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340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C31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74BB96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7E91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avonigobius melanobranc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53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2D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5570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4368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avonigobius reich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D97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68F5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2FB77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D4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eia nymph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32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0A8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8879C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0CF6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istularia commerso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1C7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FFF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2D5E6B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2A5A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istularia petimb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B01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C6D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3B7101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FF92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a f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639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1E9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B86E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1E16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rcipiger flavissi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27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34A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94C93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AB4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wleria auri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3A9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8FF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90E3ED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72B9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wleria is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76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2B9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7A3C1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EA53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wleria marmor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5DF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71EE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82FFE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F4D7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wleria vaiul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A5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72A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DE277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FA90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owleria varieg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3DA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C3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026FF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D732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usigobius longisp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74E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DDD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5C211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EF4A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usigobius maxi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CB04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2F5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D5F32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E588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Fusigobius neophy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81A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6BAB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22015B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DA5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azza minu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604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8AD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8785B9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F01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nicanthus caudo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67F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80C9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60A4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F96E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rre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D52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44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43167B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813D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rres long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D31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605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425D0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4CCF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rres macracant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818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9F1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AAD2F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77FC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rres oblong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EC6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E00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0F6F0F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BAE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erres oye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4BF4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B1CA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56C38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D87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ladiogobius re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F2F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FEE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C9E4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881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lossogobius giu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F0D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B71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24273C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F77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nathanodon speci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0C23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827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7665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01A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natholepis anjer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8FB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3DF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7A1D3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617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odon cit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8C9C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1D2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12CBCA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F9FB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odon histri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E4BE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A7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5E0AC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79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odon prolix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C23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71A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18041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0A1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odon reti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190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5F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8B92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1DFE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odon riv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F9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055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2B19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A32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us cobit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428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AEE7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3CBE2DB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88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bius paganel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BA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2A7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20884F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ED1A4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mphosus caerul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5EA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7F4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6717C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0EB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orgasia sill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A8D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F0B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7A8E1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82DA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rammatobothus krempf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CB6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4A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4A468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AEC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rammatorcynus b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99E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14B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F8FE2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129F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rammistes sex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409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892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6AFA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C281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rammonus robus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9E9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48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4E6BE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79C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rammoplites supposi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411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FCF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D8917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F1B5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unnellichthys mon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9CE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F46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0F9F8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0B95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apogon melanogast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289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2B6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E0CE3A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871E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caesio gymnopte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7C0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F56A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C4F0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FEA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cranius grandocu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6C14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1A9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1796C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161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muraena zeb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A95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A18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1766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06E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sarda unicol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216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4BA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9D23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71CE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angusticaud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80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B11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604D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FEA0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ato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2236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5E3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3BD38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035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barane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963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02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DE99D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EC2D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buro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F2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E63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ABE76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1DD9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eleg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F0B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539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21187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F02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favag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3CD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1F6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E73FC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3986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flavi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B13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6F5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6DAC0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74E9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gris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E32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D9F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2806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A5D8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hepat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330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3CA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DABD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F10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javan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A3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F173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439E4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FD3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johnso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94E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43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61536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C855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molucc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3B8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781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3D5F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9B21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nudivom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313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200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ED803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6FFE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pic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514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E66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1F9C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D163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pind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A6A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558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5CA7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5B60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pseudoherr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5C8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E42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F3EA5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1649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BA4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377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AE8C6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1DD0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A3D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902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8338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DDD9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reti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A68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812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B06200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5B72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rueppelli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142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E17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ABE9A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75C9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Gymnothorax und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7377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69A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DB865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502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ampus dunck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97F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DF1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F9C105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E14D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ampus macrorhync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371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F4D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67A8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D83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ampus mataaf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E94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56D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5123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433E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hortul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877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1C5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FAAB1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E7E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irid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1E3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688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01EB7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27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524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D0C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0647A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0D7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neb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89B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B73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8F3B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19EA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scap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FF3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49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928F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60C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choeres zeylon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839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8CB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4790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ADE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liophis gu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14B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17F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BD70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174E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rpadon erythra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E90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DE66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B7A713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1282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azeus elat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F2C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E8E6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D0D4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63C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lcogramma obtus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54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272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4CBE1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BA4B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lcogramma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BF2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D89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F553C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516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migymnu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E1B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0D9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6B61E8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113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migymnus mela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05FB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4EF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67D83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D1C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miramphus convex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B01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9B6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49F57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E200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miramphus fa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F89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62A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79ECDF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9F3A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miramphus 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419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1C9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B9372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176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niochus diphreut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6DF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B15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D61D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5841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niochus intermed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7E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405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FDC2C8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03D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rklotsichthys 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E4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AB9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9A7EB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6251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rklotsichthys quadri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8E3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C514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64208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EFF5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tereleotris bipunc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5E7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A07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308B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FCD5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tereleotris diadem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5E3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42A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5688B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A111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tereleotris vulg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EF4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60F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6394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6C83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eteroconger balt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BBE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CAF0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11616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5077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ichthys cyanospil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BF1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293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B56C9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3A8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ichthys spic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80E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187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EA0B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473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Hippocampus debeliu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D76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A5B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2DB84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5468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ocampus fus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F29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944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84F7D8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47F6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ocampus jayaka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37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92C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922E8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0AA7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ocampus suez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991E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BE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3846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F3E9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pposcarus harid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203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B5E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D7E7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DC5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rculops corn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1E9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EA7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96E100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FE9E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stiopterus typ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E1B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6D8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96064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A0BB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istrio histri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0AC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FB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7CC412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A7C6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ologymnosus an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322E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EED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D32DD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CED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ologymnosus dol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7FF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403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DFF4C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32EF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oplolatilus ge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D454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740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22C71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DC99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oplolatilus ore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62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9AD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305A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EE0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Hoplostethus marisrubri 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4B4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E94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888E46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FE93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ypoatherina temminc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8E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25F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1E32A4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E6A8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yporhamphus affi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A93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9BA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9973C6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A48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yporhamphus balin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00F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0BD3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DEAB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5CE7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Hyporhamphus gamberu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F16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79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F813B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7DFB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niistius baldwi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F2B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139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93A3E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9CF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niistius bi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D5D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A20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55338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44D7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niistius pav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C48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EF1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F0817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16D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niistius pentadacty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F87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00F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829AC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7CAF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nimicu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2CF4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6DD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10598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96E5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blennius edent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88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B0D7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F54DD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7A54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blennius flaviumb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D4E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E8C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0742F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6D1D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blennius po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C34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539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85EBC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0E13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blennius riv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D9D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DF4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5C8F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2513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blennius unicol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34A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BE9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4E37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C79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gobius decor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97F5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705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3A332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BBE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gobius or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E18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A22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1D96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886C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Istiophorus platy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667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CBF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A9DC2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A3C9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atsuwonus pelam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251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F3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FCA0D3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0713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oumansetta hect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4B7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D203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C4400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AB19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Kraemeria samoensi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C55F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B73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C18D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8232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uhlia mugil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88E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DC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01D16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F39F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yonemichthys rumenga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02D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F31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EC17D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B0BC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yphosus bigibb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7C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58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A919B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C701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yphosus cinera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632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84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7DC484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B9F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Kyphosus vaig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78E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FA2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C97CE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D865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broides dimid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67F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C2C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76827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5DE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ctoria cornu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4DC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A57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34D32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314B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gocephalus lun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F6B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9783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1F2B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579D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gocephalus sceler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F7A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F56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DDB05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E933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gocephalus spadic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304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1C9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CD95D8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1E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gocephalus suez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CFB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C87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74494C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610D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arabicus quadr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A0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9C2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FC32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CC55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iognathus equ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E6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BFF4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31C3B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6130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iognathus oblong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3E5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90B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54F24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DE3B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padichthys erythra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27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9065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AE714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F49E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padichthys 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256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B4E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EF98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1A7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pidotrigla bispin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1C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C9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E79F1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FBBD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pidotrigla spilopte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02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6B9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85FCA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F193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ptoscarus vaig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F1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BB2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E61E5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9E0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stidiops jayaka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99B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and 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0FB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513D8E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778B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strolepis luetke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D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F1F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AE352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4074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borbon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728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83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8ACC3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9E1D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harak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A23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E1A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AD279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8D9E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lentja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C6C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DF5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12A4B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4D99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mahse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D75B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B5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347D7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6F57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microd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404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6A21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70088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DC1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neb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4F2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281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DE79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477F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obsole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C07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08EA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9E87A9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AEC7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olivac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E71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98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2F8A3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4546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varieg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650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CC6B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38C4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E50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ethrinus xanthochi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D37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53B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E76F3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053B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mnichthys nit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13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CB4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62EC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1E0F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opropoma lunul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FB9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C5E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8EDC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C0B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opropoma mitr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62D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EFA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B4420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F76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opropoma susum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82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6B5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0080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4F4E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paris fishelso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357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A05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4C5CA2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3C3F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ssocampus bannwarth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138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6C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664B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843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iza carin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1AA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F96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7D292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5266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obotes surinam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F9A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CAE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F1BFB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DE25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ophiomus setig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6A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5CD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A339A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3316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otilia gracili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B2B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0E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E950C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7348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posicya lup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7D5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CAB6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6F1C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C0C8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argenti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865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DCD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C8C103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79B8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bengal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67B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A7D7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AADDA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669C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boha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54E7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0DEA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9CD6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6047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coeruleo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731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DC7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901030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FE78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ehrenberg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BE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5E9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B0EE6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1F0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fulviflam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736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AF6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109D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702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fulv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E5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83B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B11D1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A1D7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gibb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923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25F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DC7B78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53C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kasmi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2F8E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436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99BC38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893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lutj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D5D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2BE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AD17C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909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mon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61B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3B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98D3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84E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riv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6BB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2BF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0D65B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9BDE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russell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6A7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8756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17A7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4AB4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sangu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C5F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4D3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EAA466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FAF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Lutjanus seb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3E9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5C2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7DA4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CA5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color nig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715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C86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C15B0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3C2F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crodontogobius wilbu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C2F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790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DBB8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E0D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cropharyngodon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498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C69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84C1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653F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lacanthus brev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14C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651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6A7D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B69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lacanthus lato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DB8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C4E0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A1927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E7C1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sturus lance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C3E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BFA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8799F4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D31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aurolicus mucro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A2C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3AE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F874E3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1917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egalaspis cordy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533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30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784C20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FD49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egalops cyprin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B8B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0EE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00F21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507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eiacanthus nigro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240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5CF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05FFD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42C4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crobrotula bentley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47E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56A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88B89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39ED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crognathus anderso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059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BEC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D844D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EEA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crognathus brevirostris brev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841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766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C2B091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5C1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moblennius cirr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0EE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A4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CCE5C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7B7F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nilabrus str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9D3C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D56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9EF4C6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713C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nous cocc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F6E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FD6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1ACAD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FCF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inous monodacty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C63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0618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13CBA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38C0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la mo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04CD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0C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C370E7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7F8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nocentris japoni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C30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67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7774D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667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nodactylus argent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098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26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94C40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AE5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notaxis grandocu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D87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0E3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8495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02A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olgarda cunnes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B72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216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08A15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E466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oolgarda sehe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010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B76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0FDD5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201A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gil cepha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68A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330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50FC90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AAF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lloidichthys flavo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E59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B8F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4957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15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lloidichthys vanicol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696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4A8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7966C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C1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raena hele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5499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4FC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5186AB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85A3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raenesox cine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A219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657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F9752B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31A2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uraenichthys schultz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EB6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20F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D86B1B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C668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yrichthys colub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650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B9B0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D198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D458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yrichthys mac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00F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8C42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3C703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B765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Myripristis chrysere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6E6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6FD3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1EC9F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9839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yripristis murdja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8EAC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3A8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BF02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85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yripristis xanthac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12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45F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2A21C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6E92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Myrophis microchi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C2D4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1579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26D0E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F5A7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so an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DCC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50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659408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997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so brev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77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AD42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FE871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D072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so eleg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959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A1B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220AB9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B897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so hexacant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4CC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69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E6A4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BA5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so unicor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15A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AFC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A15FB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707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aucrates duct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44A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D70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BA950F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12C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amia octosp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2F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82D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0AB61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3270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ctamia ann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C62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8BC4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2651C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9990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ctamia fus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187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BA2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AE3CB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1E93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ctamia zeb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C38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03A6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9D34C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C1F8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enchelys microtre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18E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F25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5009EC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EA2C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ateleotris deco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7F9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7D0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8BB0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723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ipterus bi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370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3A2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71C66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D9D7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ipterus japon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EC7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E41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37C2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C0E2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ipterus pero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6D0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BF2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BC9E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F54F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ipterus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B4D9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B893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66AC43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BC8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mipterus zysr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B15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B1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8AC31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5D43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bythites stefanov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BD7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1F5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CD022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023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centropogon mesed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13F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719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CA5486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2FE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glyphidodon mela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D43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1D4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2892D5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7FFC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merinthe bathyperim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C0C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1CF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819C9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C2D8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niphon samma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A86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F77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12C6D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26F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pomacentrus cyanom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B94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60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9E93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213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pomacentrus miry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5C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FE1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F32D0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B1A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opomacentrus xanth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B77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6BB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BD2B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3737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etuma thalass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1417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7D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9943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AB9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orfolkia brachylep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85C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C03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71BBE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23AD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ovaculichthys taenio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90F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AF5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EB649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9D3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Novaculoides macrolepido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6B44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EEB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9C60CB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E7EB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bliquogobius turkay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13E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0E7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CA530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3054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donus nig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F2A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2F2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CE6BC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128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edalechilus labi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E92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B78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D032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8AC4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mobranchus fasci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6A9B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99D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BA1F40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FE8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mobranchus 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4F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D36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5E3548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C06F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mobranchus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EC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C2D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AE498E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D65C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nigocia bimac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559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5F2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F58A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9FB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phichthus echel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02C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0DD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DE0D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8F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phichthus erab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C7A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538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E255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9419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phidion smith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71A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B9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9164EF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46F7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pistognathus nigro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446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A2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64D707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069E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plopomus oplopo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B3B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7B7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EF7FD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0157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ichthys acanthorh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546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34B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2B958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8063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ichthys hypsipterygi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24A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8AD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9F82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4C3C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apogon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847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3EE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9C6A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78E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coo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387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18C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283D6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A3F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cyano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D47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78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9D26B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5E5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182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FAD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899B49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3F06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fleurieu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9C3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2E4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134C3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2284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g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FE55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E01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2FA52E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EE08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nigro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83D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253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D0D58C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2E9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orhinchus talbot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6A2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B9B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5CC0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3AA0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racion cub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F93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632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C097F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9729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stracion cyan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E86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AFB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41CA5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E97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cheilinus are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3C2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65A4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55F51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BDA5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cheilinus digram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550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D27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BA91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7AC7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cheilinus me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7E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7E2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51796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3B8E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cheilinus orie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A01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9850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1B01FD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AEA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cirrhites typ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CCC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DE3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DB16C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353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monacanthus h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AC2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F76E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7CF7A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07D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Oxyurichthys peter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344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5063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00D2B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4881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lutrus scapulo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F7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019D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47DC2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5016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pilloculiceps longice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3A8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BAD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F0314B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5AAF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blennius cyclo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CCE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8A5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D09D4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EA7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bothus budk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FEB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0F1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D56C36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1E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caesio sordid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CD9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025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0BFF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F4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cheilinus octotae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62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26F1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0EA68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827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cirrhites forst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EE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436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C91B2B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1CE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gobiodon echinocepha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EA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ED6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C52B2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1A89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gobiodon xantho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67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AED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E7512E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5639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gunnellichthys spring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A6B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436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DEF5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3E2D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luteres arqat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23CA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DB7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2C2C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FE4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monacanthus nematopho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92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0F4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47240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11AC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monacanthus pusil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C587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AE5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D8D24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CEB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percis hexophtal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126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EC92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DDF6B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9106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percis sim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AC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FED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E44E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C07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percis somal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98F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0CC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C98E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1B61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plagusia biline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435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313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D6E9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F737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priacanthus ransonnet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D7B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379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7D7AF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ED8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scolopsis aspin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EAC9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00A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797DA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360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scolopsis barane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6F1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7613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2D8C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67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scolopsis eriom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C9E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CB2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B1844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A236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ascorpaena auri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E04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013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FE708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DBE5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dachirus marmor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AE7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8E9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22677A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F70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exocoetus brachy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EF2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8BF0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59B4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BCA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exocoetus ment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9FF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076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167648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C00A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upeneus cyclosto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304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C14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2A86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35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upeneus forsska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92B2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A1F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070CCB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406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upeneus heptacant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1F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C6B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B9C1D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A72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upeneus macrone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E38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B11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7F59E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E0F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arupeneus rube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171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5356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7EF01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114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ctinochromis lubbock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C03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A0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A3D4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CA20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lates quadr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FD4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8586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3E76B7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94F3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Pempheris </w:t>
            </w:r>
            <w:r w:rsidRPr="008D15BB">
              <w:rPr>
                <w:rFonts w:cstheme="minorHAnsi"/>
                <w:i/>
                <w:iCs/>
                <w:color w:val="222222"/>
                <w:shd w:val="clear" w:color="auto" w:fill="FFFFFF"/>
              </w:rPr>
              <w:t>rhomboidea</w:t>
            </w:r>
            <w:r w:rsidRPr="008D15BB">
              <w:rPr>
                <w:rStyle w:val="apple-converted-space"/>
                <w:rFonts w:ascii="Arial" w:hAnsi="Arial" w:cs="Arial"/>
                <w:i/>
                <w:iCs/>
                <w:color w:val="222222"/>
                <w:sz w:val="19"/>
                <w:szCs w:val="19"/>
                <w:shd w:val="clear" w:color="auto" w:fill="FFFFFF"/>
              </w:rPr>
              <w:t> 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306F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34A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FAB0A3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2336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mpheris schwen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AF6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6E34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8F2B1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4BD5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riophthalmus argent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1BE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8520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C4345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4B7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riophthalmus kalol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A93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A70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4CCFA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7D4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rvagor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3F5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3B7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2135BD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65D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troscirtes ancylod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45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06D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CFB827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7863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etroscirtes mitr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606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D51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8E9CF4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8FD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aenomonas cooper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486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AB0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C6A1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24B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otoblepharon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EFD9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394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D845FC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BEE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otopectoralis bin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382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D5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1E3190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BC97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oxocampus belch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D72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2BF5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2BDBE0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463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yllophichthus xenodon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85CA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6D1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232BF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FED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hysiculus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EBB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476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B4D1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D12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isodonophis cancrivo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8E69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CE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62ABE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02E8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giotremus rhinorhynch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522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CF4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0F79D6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91A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giotremus tapeinoso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58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3C0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A923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6EA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giotremus townsend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7EE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AA1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472C8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CDD6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tax orbi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7A1A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12B4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63E30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4CF3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tax tei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DB7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D4A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F88C6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9E2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tybelone argalus platu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164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CD6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F14BF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EECF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atycephalus ind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5EA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D3B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81D4EE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E74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albo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060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1A7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11C06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A0D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flavomac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296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4D4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F125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E0F6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gateri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089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9125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CD1934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EBBF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gibb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E62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74C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39B6B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B9F2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schotaf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644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39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BBDB4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48FA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orhinchus sord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0A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3547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DB8A9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722D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anthias klausew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108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D87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F2CEA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D75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anthias n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42F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DF02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B7730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F99C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anthias winn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AC2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A61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F542D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3A4E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oglyphidodon lacrym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962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FE6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D0E094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16D0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oglyphidodon leucozo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46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C45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3E04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60F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opomus areo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267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8CB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18D3E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7D84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ctropomus pessulif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057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0A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C568C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3BB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siops coeruleo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112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F7C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F60DF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1B1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siops mystax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A27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6F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00035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5A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siops nigric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AF3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28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F820B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BD01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urosicya miche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A7C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658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9B3F1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BA0D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urosicya mossambi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701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B7C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A077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0E07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urosicya plic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070D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62E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574AA9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E6F8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eurosicya prognath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ABA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231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EEB2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0788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lotosus 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CDCF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698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64B6D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44E3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lysteganus coeruleo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87C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DC4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A823FA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C2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anthus asfu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F58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822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0FD21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BB1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anthus imperat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2789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9AE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49765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B4D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anthus mac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EB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EC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458AF5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5797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albicaud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26D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8FC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3CCCD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B009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aqui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230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C10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6E95E7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C88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lep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738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D462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C5F71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B128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sulfu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321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FB4C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9E27F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47F2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trichro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DC5B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F3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6CADB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F66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centrus trilin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701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2FD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DC2E2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1744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dasys argent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0B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CBE4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BB20B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2E31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dasys kaaka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E8B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6E6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1005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095B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dasys punct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D12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83E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18FE0E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270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omadasys strid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5A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010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8AC2FE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301F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acanthus bloch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10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714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520780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6525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acanthus hamru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187A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F01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8AD95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74B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acanthus sagittar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F77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C5E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2F1A6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1641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olepis cinc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A36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52B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1F303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8242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olepis goldshmidt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F313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F4D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2A12B9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D76F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olepis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8F9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8B0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012848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0F2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olepis semidol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791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1D9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9E2A8F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46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apogon ex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22E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4E7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681DED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7C69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apogon frae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A93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75D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2DF8E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F59A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apogon kallo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EB9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F43E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4CA25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579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genys nipho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5F82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D6C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0639F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BC3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pomoides filament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17F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FBE5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BD24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BA10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pomoides multid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EA9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6A4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EA368F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E9FD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ipomoides siebold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6C4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BB6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9A31C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87B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otis cyan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C71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B51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63C4BE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4391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ristotis obtus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E2D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81A0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85121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894F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ttodes erum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79C7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AB8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FED64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3E5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mia gelatin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773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505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C8DC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2CAA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nthia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5B4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B02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5EFAC8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747C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nthias heemstr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A1A4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DEB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53B5A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B28B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nthias lun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4B9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72E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702542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7F6C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nthias squamipin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38EA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587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10EE0B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334F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anthias taen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37E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083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DF784C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EBD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balistes flavimargi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39B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2AF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EFEE1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E876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balistes fus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E9A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546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4BB0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D2E7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eilinus evan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B48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A1F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D33D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3441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eilinus hexatae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6E9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BB1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726D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3997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dix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3A3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F93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B479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21F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flavivertex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31C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E0C8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DE5F1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CD6B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fridma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6D1E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02CA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287FEF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377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nigro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BA0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42B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A52BB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E1B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olivac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97E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BF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FAD4A2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B60C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pe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D23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5A02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E650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2F2D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sankey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FE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5E6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5818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5037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chromis spring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352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D5F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14B8D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5F5E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dax molucc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6BB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AE3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2992C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628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gramma megamycte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673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AD1A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0950C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02B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eudorhombus elev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9A3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56C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07315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BDED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silogobius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D3E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BE6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91A9A5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DB9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armus gal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6E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0A0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2B4FC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03C2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agogus cryp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136C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F657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DDF35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3D5A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agogus flagell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898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694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81F47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CDDF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agogus pely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B4D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077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32F59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BEA5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eleotris arabic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920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0AC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8FF98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490B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eleotris ev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18C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4AF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A7BD26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4F64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eleotris heteropte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9D9A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F31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656A6A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4252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eleotris microlep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51C0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3E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24C91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5110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eleotris zeb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9BF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D76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4966D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3C9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ocaesio chrysozo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16D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EAF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BBBD2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A226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ois mil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60E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C8D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A2FA67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D89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ois rad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5D4A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BBC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D7C7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267C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terygotrigla spir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3B5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6E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C9208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0760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Pygoplites diacanth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D78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07D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3B49E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209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achycentron canad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DE1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712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7937C28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ED6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astrelliger kanagur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553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E61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69241B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FC54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emora albesce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14E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F07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718EB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5F4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emora brachypte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2FC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FB9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460B76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25EF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emora remo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1E7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E5A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E3FCD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F18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abdamia cypsel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B1A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39BE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3D26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1C0C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abdamia nigrimen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E6D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36A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B8849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202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abdamia spil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28E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FF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C0A27D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CA4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abdosargus haffar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32F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390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3FD24A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8032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abdosargus sarb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CEB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421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B8D11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3A1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inecanthus assa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140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25E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DEF91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67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hynchoconger trewavas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AAF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05D7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6CA99F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AD69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oa jayaka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750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60D5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D34229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1B75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Rogadius pristig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E5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B03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6622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FE2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larias fasci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62A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3C6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2A7F1D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D5CD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maris cris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009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34D4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AD1E54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65BC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mariscus inor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B35B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75F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0B7855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7A2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da orie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86F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492F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F41B9D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44D5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dinella albel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846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9C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D84C6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62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dinella longice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5AF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CA1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EFA4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6F8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caudimacul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1BF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F5D6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08525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2C2B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diade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3AE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6F3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A8ABC7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B89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ittod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9E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448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F8FA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DC0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macrosquam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A7DE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D8D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F5CBD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DAD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952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904B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239A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291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punctatissim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AC7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BB9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7DFEB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CC7B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rubr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6AE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5B5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CBB156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AA17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rgocentron spinifer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1E1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E6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2B14F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057D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urenchelys mete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6FF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82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3128370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CCCF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urida graci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103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15D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01A0A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37A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urida macrolep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E50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775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9D4AE6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1C05C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aurida tumbil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57CF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76D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3890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3180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colla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CCA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F34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0E2BC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B771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ferrugin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5180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7C0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A3E671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287A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fre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BC0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DC3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2399F1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6159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fuscopurpu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7A7E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07B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D17BD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801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ghobba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94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64E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3BF1F6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234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nig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6DF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9F81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EAD3C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4DAA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psitta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44A5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610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DD3AC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95A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rubroviolac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65F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A50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F208E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5493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scab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60B7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3E0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505BE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859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arus viridifuc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FDFB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74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A71E65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3B79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hindleria sp.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604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unspecifi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640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36D3CBE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D9A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ecenchelys erythrae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AC7E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395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E987B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118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ecenchelys gymn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54F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8C06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5740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7FA4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ecenchelys laticaud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85E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A2B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1A4FEA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16E1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opsis bimacul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9C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5A8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B11C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9B4D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opsis ghana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B7F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D06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EAD400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8727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opsis taen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C49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A467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FA7DD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E4AB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lopsis vosm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5708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A6C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D42D2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B18A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mber australas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375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E72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5E24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4F4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mberoides commersonni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484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E18E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B3D77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8A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mberoides lysa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30E6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5C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21EE3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DF5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mberomorus commerson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E49B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EE4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7467C9E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D30D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des albai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869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602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AFE03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A381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des guam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62C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5B1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5D0BB3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8BD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des hirsu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526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29C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896979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BB5E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des parvipin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F29B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09C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2C241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1737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des steinitz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845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97BB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EC83E8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0CBC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psis barb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5D0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0548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AA01E7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469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psis diabo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D13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4F0A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3F5ABF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E8A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psis oxycepha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43E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7787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4FF325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4410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psis pos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ECE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8FF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1B3D8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53E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corpaenopsis vittapin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2604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51C1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51F83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0212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bastapistes cyanostig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03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B79F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A63C4E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CB5A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bastapistes strong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135F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0E37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CF27A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6400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cutor insidiat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3A33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937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A15E9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17D5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lar crumenophthal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1A7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1DFD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1864B4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DEB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riola dumeri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A133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0F2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3A82803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238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riolina nigrofasci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694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A94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3BA0E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DBF6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erranus cabril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550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0F60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EAFF74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9358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ganus argent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86E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1EBC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E2823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F516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ganus lurid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22C1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242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EB49AC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90EE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ganus rivu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CA4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A10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3A85C8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2A8C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ganus stell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17D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6B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DA4F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ADD0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lhouettea aegypt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F469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2F26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A20DC1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0C0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lhouettea chaim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80C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D57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11B53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C6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lhouettea insinu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D92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40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03F7A8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2388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llago siha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E7C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70A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779E5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B8C3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okunichthys bentuvia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F72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31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EDFEEB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25C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okunichthys herre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84A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145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B774E1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6813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phamia tub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8939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2FBE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8118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AF1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irembo jerdo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A5B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A2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A1FC6F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468B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kythrenchelys lentigin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10A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D12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F035E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2182F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Soleichthys dori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35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1C0D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48C139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0962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olenostomus cyanopte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B7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9D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60C0D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8D6C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olenostomus paradox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91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02ED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9F128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406A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orsogona priono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FEDC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3B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4ECE6D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70B6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arus aur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D3A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8F5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7E49A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F8F9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aeramia orbi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40E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43B5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E649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4EEB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barracud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68EE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575D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BC8E2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F1E5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chrysotaeni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B3A2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3E36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E61D9D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A10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forst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469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12D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9FE97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F6D2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jell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ADB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55D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678968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CF62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obtus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B90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28A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316B18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3E28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putnam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6504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36C1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096013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6707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hyraena qeni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4B9C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7E4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5EF00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907A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ratelloides delicatu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74A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364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A25E3F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0BE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pratelloides graci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2377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6F5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B09CE7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7E6E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alix davidshe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21A2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191F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A5C422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21F8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egastes nigrican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0E47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8D8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84795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289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egastes pun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4F68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2BD4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F01E9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057D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ephanolepis diaspro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6033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6D6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E61456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2F0E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ethojulis albovit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1C5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E22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E856F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0575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ethojulis interrup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34C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202F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DE9AD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DBD3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olephorus ind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FCA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232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29818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635D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omias affi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B705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266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DA7EEF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A85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trophidon sathet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3586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421F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573524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6C18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uezichthys cauda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75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1C7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27C934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79CB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uezichthys russe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42A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FE47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BC28F5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FF4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ufflamen albicaud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323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52F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9FB1EB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2E77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ufflamen fraen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74DD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15FF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365668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5E46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mphysanodon dis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793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6CC3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6C67C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1BD96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agrops philippin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04E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9682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B849DC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5C9B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anceia na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8EA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D878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262CBA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6D3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anceia verrucos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5D2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58B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19FD96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BB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chiropus sechell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D0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B3E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8CBBDB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0FB3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gnathoides biacule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34F6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98F5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CE6F4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E9A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gnathus macrophthalm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9321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294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FB855A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0EA1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gnathus safin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216A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AEBE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5A28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AE0F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Synodus dermatogeny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5B3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7300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4B0DEC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EEC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odus hoshinon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E571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CE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A3BA6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F2A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odus ind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578D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915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2870D1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27A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odus rand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4EC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85B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6A327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E8F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Synodus varieg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EB25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D49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4B87C4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1F1B4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aractichthys steindachne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766E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2ED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43961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4567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ixeirichthys jorda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595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2B3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DC5E2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0AAD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ntoriceps cris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6271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646F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A3B16B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3ABB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rapon jarbu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E9C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6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CAFB59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26B2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rapon pu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686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9041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5368AF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084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rapon thera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906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A14A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5ED9F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E89E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etrosomus gibb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CA6F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E92A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2C2D226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6B61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alassoma lunar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33C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33AA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8E9592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EBE0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alassoma purpure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D44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C850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107339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D282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alassoma rueppell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AEA0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609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BE1D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DA1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amnaconus modestoid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265D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9DFD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E1C08E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4F0A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ryssa baela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089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090B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DD8441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F6D7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unnus alalung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8959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F0CB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6FFFC7B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8FE6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unnus albacare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452F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EEB0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1BFAD33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D64A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unnus tonggol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B95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789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64B9C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6D8E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yrsitoides marley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CC90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9C0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7BCF37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D2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hysanophrys chilton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71D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41F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296346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4E8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ilapia zill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FFA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freshwater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6EF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59E026D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4794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omiyamichthys fourmanoi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D854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F425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1FC08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F0B4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omiyamichthys latruncular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F8DD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120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BE1F19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9C48B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orquigener flavimac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6100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2401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48788DA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D5CD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inocephalus myop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0304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8CAC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E9F647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F63E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inotus baillo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8C17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34B6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EA23B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ED53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inotus bloch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790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D7F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BDAB52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8DC6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urus ind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D1D3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7664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ED7B9E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C9A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yrhamphus bicoarc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5F5F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AE1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AF33E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33BF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achyrhamphus longirost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11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A65C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0AC306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7BA2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chiurus aurig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D46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E4DD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D8B94E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8D0D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chiurus lept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03BD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3A2D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7BFFB01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C70F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chonotus nik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637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8408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AACF6D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430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avid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876D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3660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4CD580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5DAE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barrall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C09D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1635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3B8823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6C05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filamentos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D7B2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9A3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02CB4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7EFB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fishelso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5004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761E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AE3CD9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D5B3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flamme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0AFC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C3857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4894B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21B6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flavicaudat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11A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A23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72AFC0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D16B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mendelssohn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DC1E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76B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65571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B50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sheppard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812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A74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218DCC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C314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tayl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A612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E0D8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4A810C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A08F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 teveg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5F9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4A4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7CD4E4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87E4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rimmatom nan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2524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B1C6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855F3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79E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ylosurus acus melano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E40B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4EC3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C99EC5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AB4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ylosurus chora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E7A1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F6F9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02E99CC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DC88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Tylosurus crocodi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309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8F7D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6930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10AD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lua mental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98D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975C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EC6281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963F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davidarom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C069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5BA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F101E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C350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gu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E6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782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D5DD1E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2D1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margareth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33E2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4975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0DB7D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A255E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molucc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865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CF3B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5954DA6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2E4E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po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499C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B7C8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introduced</w:t>
            </w:r>
          </w:p>
        </w:tc>
      </w:tr>
      <w:tr w:rsidR="0095104D" w:rsidRPr="0079460C" w14:paraId="6D886B9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A697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suahel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D143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D19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1D64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35D4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sulphu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DA7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399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6A84562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E7D4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tragu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8E5B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2281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3490C16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A8A5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peneus vi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9AE8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94E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FFC608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165A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bauchot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5CAA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37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C0FDA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FADD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dahlak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D4E73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76BD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25B73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0EFA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dollfu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7962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ACA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2963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202A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gutt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CCCC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081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A55669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E083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marisrubr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D416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3D5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30E5B47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377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scab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5F28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Atlantic and/or Mediterranean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5E92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F1B195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0920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noscopus sulphur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EEB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25A3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DDA572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8DF86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aspis helvol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F03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46F3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7A39EB9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E87C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conger erythrae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AB20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BC7B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7681A2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08CA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conger leptur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F9E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866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AB8C38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0F462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concolo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C2AB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09E6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C1942B8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21F8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geni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F95A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D99F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F03BB5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1757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gola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35FC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DDB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DB83AA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72F8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macrocepha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6507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9AE9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F6D914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DC1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Uropterygius micropterus 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51A5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075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71597F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A2F0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nagoens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ACCC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FA33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3E53E4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321B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Uropterygius polyspil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22F0B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39B9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420A12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33A1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lenciennea helsdinge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8F182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5B79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92F5E9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4113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lenciennea puel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54B1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F731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BCA6DB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BF4B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lenciennea sexgutt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8A7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0D78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8D2FD79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0752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lenciennea ward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C1BC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3B3BC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37B549E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3046C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nderhorstia ambanoro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D413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B5AE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E4FAB2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9FF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nderhorstia delagoae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F29A8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DD05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F0B7BFF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5942A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nderhorstia mertens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1F46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423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011730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09FB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nderhorstia opercular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BB3D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E940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574B497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602D9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nderhorstia ornatissim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800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CA74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1F83D070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ECDF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ariola lout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09E9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546E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033170F1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00F5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Vinciguerria mabahis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8338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deep sea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C7B4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2FAF9A5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678A3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Wetmorella nigropinnata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EC9B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C99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6C5360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03984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Xenisthmus polyzonat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B7537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C86F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DFDD94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321C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Xestochilus nebulos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3B78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43631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6409A6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44045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Xiphasia setifer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2782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91969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4915DE3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113C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Xiphias gladi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16EE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widely distributed species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835B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excluded</w:t>
            </w:r>
          </w:p>
        </w:tc>
      </w:tr>
      <w:tr w:rsidR="0095104D" w:rsidRPr="0079460C" w14:paraId="0102EBB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B8E20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Xyrichtys javanicu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8587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68400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393754AB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A6F2D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Yirrkala tenuis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7F00F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1452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486F16DC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7FA11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Zebrasoma desjardinii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11EC4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0EB6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7437CC95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CDF58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Zebrasoma xanthurum</w:t>
            </w:r>
          </w:p>
        </w:tc>
        <w:tc>
          <w:tcPr>
            <w:tcW w:w="4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1229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9AD3D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  <w:tr w:rsidR="0095104D" w:rsidRPr="0079460C" w14:paraId="2E5D4F4D" w14:textId="77777777" w:rsidTr="0095104D">
        <w:trPr>
          <w:trHeight w:val="300"/>
        </w:trPr>
        <w:tc>
          <w:tcPr>
            <w:tcW w:w="3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05EA7" w14:textId="77777777" w:rsidR="0095104D" w:rsidRPr="008D15BB" w:rsidRDefault="0095104D" w:rsidP="0079460C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</w:rPr>
            </w:pPr>
            <w:r w:rsidRPr="008D15BB">
              <w:rPr>
                <w:rFonts w:ascii="Calibri" w:eastAsia="Times New Roman" w:hAnsi="Calibri" w:cs="Calibri"/>
                <w:i/>
                <w:iCs/>
                <w:color w:val="000000"/>
              </w:rPr>
              <w:t>Zoramia leptacantha</w:t>
            </w:r>
          </w:p>
        </w:tc>
        <w:tc>
          <w:tcPr>
            <w:tcW w:w="4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2BDD25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CFC24A" w14:textId="77777777" w:rsidR="0095104D" w:rsidRPr="00D41D76" w:rsidRDefault="0095104D" w:rsidP="0079460C">
            <w:pPr>
              <w:spacing w:after="0" w:line="240" w:lineRule="auto"/>
              <w:rPr>
                <w:rFonts w:asciiTheme="majorBidi" w:hAnsiTheme="majorBidi" w:cstheme="majorBidi"/>
              </w:rPr>
            </w:pPr>
            <w:r w:rsidRPr="00D41D76">
              <w:rPr>
                <w:rFonts w:asciiTheme="majorBidi" w:hAnsiTheme="majorBidi" w:cstheme="majorBidi"/>
              </w:rPr>
              <w:t>right censored</w:t>
            </w:r>
          </w:p>
        </w:tc>
      </w:tr>
    </w:tbl>
    <w:p w14:paraId="452C9694" w14:textId="77777777" w:rsidR="00924099" w:rsidRDefault="00924099" w:rsidP="00924099">
      <w:pPr>
        <w:rPr>
          <w:rFonts w:asciiTheme="majorBidi" w:hAnsiTheme="majorBidi" w:cstheme="majorBidi"/>
        </w:rPr>
      </w:pPr>
    </w:p>
    <w:p w14:paraId="6B954A10" w14:textId="77777777" w:rsidR="00924099" w:rsidRDefault="00924099" w:rsidP="00924099">
      <w:pPr>
        <w:rPr>
          <w:rFonts w:asciiTheme="majorBidi" w:hAnsiTheme="majorBidi" w:cstheme="majorBidi"/>
        </w:rPr>
      </w:pPr>
    </w:p>
    <w:p w14:paraId="585F70E3" w14:textId="77777777" w:rsidR="00FB1939" w:rsidRDefault="00FB193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13446C20" w14:textId="43F991E9" w:rsidR="00FB1939" w:rsidRDefault="00FB1939" w:rsidP="00FB1939">
      <w:pPr>
        <w:spacing w:after="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able S2: List of introduced bony fishes in the Mediterranean Sea from the Indo-Pacific area according to Golani et al. </w: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>ADDIN RW.CITE{{383 Golani,D. 2013 /a}}</w:instrText>
      </w:r>
      <w:r>
        <w:rPr>
          <w:rFonts w:asciiTheme="majorBidi" w:hAnsiTheme="majorBidi" w:cstheme="majorBidi"/>
        </w:rPr>
        <w:fldChar w:fldCharType="separate"/>
      </w:r>
      <w:r w:rsidRPr="00D32B49">
        <w:rPr>
          <w:rFonts w:ascii="Times New Roman" w:hAnsi="Times New Roman" w:cs="Times New Roman"/>
        </w:rPr>
        <w:t>(2013)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 and their status in the study. Right censored: no Mediterranean record; introduced</w:t>
      </w:r>
    </w:p>
    <w:tbl>
      <w:tblPr>
        <w:tblW w:w="5048" w:type="pct"/>
        <w:jc w:val="right"/>
        <w:tblLayout w:type="fixed"/>
        <w:tblLook w:val="0620" w:firstRow="1" w:lastRow="0" w:firstColumn="0" w:lastColumn="0" w:noHBand="1" w:noVBand="1"/>
      </w:tblPr>
      <w:tblGrid>
        <w:gridCol w:w="2723"/>
        <w:gridCol w:w="1514"/>
        <w:gridCol w:w="1572"/>
        <w:gridCol w:w="1191"/>
        <w:gridCol w:w="920"/>
        <w:gridCol w:w="1748"/>
      </w:tblGrid>
      <w:tr w:rsidR="00FB1939" w14:paraId="02694719" w14:textId="77777777" w:rsidTr="00D9005B">
        <w:trPr>
          <w:trHeight w:val="300"/>
          <w:jc w:val="right"/>
        </w:trPr>
        <w:tc>
          <w:tcPr>
            <w:tcW w:w="1408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2F4D21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pecies</w:t>
            </w:r>
          </w:p>
        </w:tc>
        <w:tc>
          <w:tcPr>
            <w:tcW w:w="78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52D1E6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Classification</w:t>
            </w:r>
          </w:p>
        </w:tc>
        <w:tc>
          <w:tcPr>
            <w:tcW w:w="813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EF4A2B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ason of Classification</w:t>
            </w:r>
          </w:p>
        </w:tc>
        <w:tc>
          <w:tcPr>
            <w:tcW w:w="61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A13615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lace of the first record</w:t>
            </w:r>
          </w:p>
        </w:tc>
        <w:tc>
          <w:tcPr>
            <w:tcW w:w="47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48ACB4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Year of record</w:t>
            </w:r>
          </w:p>
        </w:tc>
        <w:tc>
          <w:tcPr>
            <w:tcW w:w="904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BA5603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Reference of first record</w:t>
            </w:r>
          </w:p>
        </w:tc>
      </w:tr>
      <w:tr w:rsidR="00FB1939" w14:paraId="28FD8EC3" w14:textId="77777777" w:rsidTr="00D9005B">
        <w:trPr>
          <w:trHeight w:val="315"/>
          <w:jc w:val="right"/>
        </w:trPr>
        <w:tc>
          <w:tcPr>
            <w:tcW w:w="1408" w:type="pct"/>
            <w:tcBorders>
              <w:top w:val="single" w:sz="4" w:space="0" w:color="auto"/>
            </w:tcBorders>
            <w:hideMark/>
          </w:tcPr>
          <w:p w14:paraId="1BD93C23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budefduf vaigiensis</w:t>
              </w:r>
            </w:hyperlink>
          </w:p>
        </w:tc>
        <w:tc>
          <w:tcPr>
            <w:tcW w:w="783" w:type="pct"/>
            <w:tcBorders>
              <w:top w:val="single" w:sz="4" w:space="0" w:color="auto"/>
            </w:tcBorders>
            <w:noWrap/>
            <w:vAlign w:val="bottom"/>
            <w:hideMark/>
          </w:tcPr>
          <w:p w14:paraId="77E4CB1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tcBorders>
              <w:top w:val="single" w:sz="4" w:space="0" w:color="auto"/>
            </w:tcBorders>
            <w:noWrap/>
            <w:hideMark/>
          </w:tcPr>
          <w:p w14:paraId="1F4FB03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tcBorders>
              <w:top w:val="single" w:sz="4" w:space="0" w:color="auto"/>
            </w:tcBorders>
            <w:noWrap/>
            <w:hideMark/>
          </w:tcPr>
          <w:p w14:paraId="4F28ABE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taly</w:t>
            </w:r>
          </w:p>
        </w:tc>
        <w:tc>
          <w:tcPr>
            <w:tcW w:w="476" w:type="pct"/>
            <w:tcBorders>
              <w:top w:val="single" w:sz="4" w:space="0" w:color="auto"/>
            </w:tcBorders>
            <w:noWrap/>
            <w:hideMark/>
          </w:tcPr>
          <w:p w14:paraId="6657F9BC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59</w:t>
            </w:r>
          </w:p>
        </w:tc>
        <w:tc>
          <w:tcPr>
            <w:tcW w:w="904" w:type="pct"/>
            <w:tcBorders>
              <w:top w:val="single" w:sz="4" w:space="0" w:color="auto"/>
            </w:tcBorders>
          </w:tcPr>
          <w:p w14:paraId="5814974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Tardent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22 Tardent,P. 195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5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F6E416B" w14:textId="77777777" w:rsidTr="00D9005B">
        <w:trPr>
          <w:trHeight w:val="330"/>
          <w:jc w:val="right"/>
        </w:trPr>
        <w:tc>
          <w:tcPr>
            <w:tcW w:w="1408" w:type="pct"/>
            <w:hideMark/>
          </w:tcPr>
          <w:p w14:paraId="225A993F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canthopagrus bifasci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8B5C78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right censored</w:t>
            </w:r>
          </w:p>
        </w:tc>
        <w:tc>
          <w:tcPr>
            <w:tcW w:w="813" w:type="pct"/>
            <w:noWrap/>
            <w:hideMark/>
          </w:tcPr>
          <w:p w14:paraId="40B43E0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ocation of first record</w:t>
            </w:r>
          </w:p>
        </w:tc>
        <w:tc>
          <w:tcPr>
            <w:tcW w:w="616" w:type="pct"/>
            <w:noWrap/>
            <w:hideMark/>
          </w:tcPr>
          <w:p w14:paraId="5DBBED3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nisia</w:t>
            </w:r>
          </w:p>
        </w:tc>
        <w:tc>
          <w:tcPr>
            <w:tcW w:w="476" w:type="pct"/>
            <w:noWrap/>
            <w:hideMark/>
          </w:tcPr>
          <w:p w14:paraId="0D88B8BE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9</w:t>
            </w:r>
          </w:p>
        </w:tc>
        <w:tc>
          <w:tcPr>
            <w:tcW w:w="904" w:type="pct"/>
          </w:tcPr>
          <w:p w14:paraId="51240F5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Iwatsuki &amp; Heemstr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94 Iwatsuki,Y. 201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1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A95F293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3D08F84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lepes djedab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31EBF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DAB378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C7DB89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5E1F5996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7</w:t>
            </w:r>
          </w:p>
        </w:tc>
        <w:tc>
          <w:tcPr>
            <w:tcW w:w="904" w:type="pct"/>
          </w:tcPr>
          <w:p w14:paraId="73BCBC6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8 Steinitz,W. 192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2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FBBA17B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5587BBC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pogon quekett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33CB5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B18B11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D4E1A0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urkey</w:t>
            </w:r>
          </w:p>
        </w:tc>
        <w:tc>
          <w:tcPr>
            <w:tcW w:w="476" w:type="pct"/>
            <w:noWrap/>
            <w:hideMark/>
          </w:tcPr>
          <w:p w14:paraId="1849E04E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4</w:t>
            </w:r>
          </w:p>
        </w:tc>
        <w:tc>
          <w:tcPr>
            <w:tcW w:w="904" w:type="pct"/>
          </w:tcPr>
          <w:p w14:paraId="652ECEA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Eryilmaz &amp; Dalya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97 Eryilmaz,L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C3A6A4B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6C2ED55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pogon smith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BBAFC1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F64D81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AC2C1D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C9467D9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7</w:t>
            </w:r>
          </w:p>
        </w:tc>
        <w:tc>
          <w:tcPr>
            <w:tcW w:w="904" w:type="pct"/>
          </w:tcPr>
          <w:p w14:paraId="5460AF8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5 Golani,D. 2008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08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3397227" w14:textId="77777777" w:rsidTr="00D9005B">
        <w:trPr>
          <w:trHeight w:val="330"/>
          <w:jc w:val="right"/>
        </w:trPr>
        <w:tc>
          <w:tcPr>
            <w:tcW w:w="1408" w:type="pct"/>
            <w:noWrap/>
            <w:hideMark/>
          </w:tcPr>
          <w:p w14:paraId="080C851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pogonichthyoides pharaoni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35A353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6B78C5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A8FC2E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18348424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7</w:t>
            </w:r>
          </w:p>
        </w:tc>
        <w:tc>
          <w:tcPr>
            <w:tcW w:w="904" w:type="pct"/>
          </w:tcPr>
          <w:p w14:paraId="31BE0E5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aas &amp; 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74 Haas,G. 194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4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5C8D8A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DDD2BB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Atherinomorus forskali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8E3EF3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B5DE17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BA0223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294DA5F9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02</w:t>
            </w:r>
          </w:p>
        </w:tc>
        <w:tc>
          <w:tcPr>
            <w:tcW w:w="904" w:type="pct"/>
          </w:tcPr>
          <w:p w14:paraId="22E4FCF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Tillier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26 Tillier,J.E. 190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0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3E3ECFE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52C91D4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allionymus filamentos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9E341F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E66734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B62314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4108743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53</w:t>
            </w:r>
          </w:p>
        </w:tc>
        <w:tc>
          <w:tcPr>
            <w:tcW w:w="904" w:type="pct"/>
          </w:tcPr>
          <w:p w14:paraId="7C5E2C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8 Ben-Tuvia,A. 195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5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C3D9D2D" w14:textId="77777777" w:rsidTr="00D9005B">
        <w:trPr>
          <w:trHeight w:val="315"/>
          <w:jc w:val="right"/>
        </w:trPr>
        <w:tc>
          <w:tcPr>
            <w:tcW w:w="1408" w:type="pct"/>
          </w:tcPr>
          <w:p w14:paraId="1A079C86" w14:textId="77777777" w:rsidR="00FB1939" w:rsidRPr="001D3270" w:rsidRDefault="00FB1939" w:rsidP="00D9005B">
            <w:pPr>
              <w:spacing w:after="0" w:line="240" w:lineRule="auto"/>
              <w:rPr>
                <w:rFonts w:asciiTheme="majorBidi" w:hAnsiTheme="majorBidi" w:cstheme="majorBidi"/>
                <w:i/>
                <w:iCs/>
              </w:rPr>
            </w:pPr>
            <w:r w:rsidRPr="001D3270">
              <w:rPr>
                <w:rFonts w:asciiTheme="majorBidi" w:hAnsiTheme="majorBidi" w:cstheme="majorBidi"/>
                <w:i/>
                <w:iCs/>
              </w:rPr>
              <w:t>Chaetodon austriacus</w:t>
            </w:r>
          </w:p>
        </w:tc>
        <w:tc>
          <w:tcPr>
            <w:tcW w:w="783" w:type="pct"/>
            <w:noWrap/>
            <w:vAlign w:val="bottom"/>
          </w:tcPr>
          <w:p w14:paraId="310C88C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</w:tcPr>
          <w:p w14:paraId="48E770A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</w:tcPr>
          <w:p w14:paraId="71D9083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</w:tcPr>
          <w:p w14:paraId="2E1CE82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  <w:tc>
          <w:tcPr>
            <w:tcW w:w="904" w:type="pct"/>
          </w:tcPr>
          <w:p w14:paraId="260295E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ren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74 Goren,M. 201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1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CBE6DC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2C3B484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haetodon larv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8F11EB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535435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765B5D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3FE441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  <w:tc>
          <w:tcPr>
            <w:tcW w:w="904" w:type="pct"/>
          </w:tcPr>
          <w:p w14:paraId="7C86DC4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alameh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96 Salameh,P. 201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1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BC0DADE" w14:textId="77777777" w:rsidTr="00D9005B">
        <w:trPr>
          <w:trHeight w:val="330"/>
          <w:jc w:val="right"/>
        </w:trPr>
        <w:tc>
          <w:tcPr>
            <w:tcW w:w="1408" w:type="pct"/>
            <w:hideMark/>
          </w:tcPr>
          <w:p w14:paraId="10867C9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hanos chano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2661B5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23305A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A6CFB5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key</w:t>
            </w:r>
          </w:p>
        </w:tc>
        <w:tc>
          <w:tcPr>
            <w:tcW w:w="476" w:type="pct"/>
            <w:noWrap/>
            <w:hideMark/>
          </w:tcPr>
          <w:p w14:paraId="31F1FA8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  <w:tc>
          <w:tcPr>
            <w:tcW w:w="904" w:type="pct"/>
          </w:tcPr>
          <w:p w14:paraId="2B24544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DAD">
              <w:rPr>
                <w:rFonts w:ascii="Times New Roman" w:eastAsia="Times New Roman" w:hAnsi="Times New Roman" w:cs="Times New Roman"/>
                <w:color w:val="000000"/>
              </w:rPr>
              <w:t>Özvarol</w:t>
            </w:r>
            <w:r w:rsidRPr="00CE2CDD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&amp; </w:t>
            </w:r>
            <w:r w:rsidRPr="000A3DAD">
              <w:rPr>
                <w:rFonts w:ascii="Times New Roman" w:eastAsia="Times New Roman" w:hAnsi="Times New Roman" w:cs="Times New Roman"/>
                <w:color w:val="000000"/>
              </w:rPr>
              <w:t>Gökoglu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53 Özvarol,Y. 201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1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777F636" w14:textId="77777777" w:rsidTr="00D9005B">
        <w:trPr>
          <w:trHeight w:val="360"/>
          <w:jc w:val="right"/>
        </w:trPr>
        <w:tc>
          <w:tcPr>
            <w:tcW w:w="1408" w:type="pct"/>
            <w:hideMark/>
          </w:tcPr>
          <w:p w14:paraId="2099324B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heilodipterus novemstri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02B313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40B561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1F2345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3CE460C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0</w:t>
            </w:r>
          </w:p>
        </w:tc>
        <w:tc>
          <w:tcPr>
            <w:tcW w:w="904" w:type="pct"/>
          </w:tcPr>
          <w:p w14:paraId="1B61F16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ariche &amp; Azzurro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9 Bariche,M. 201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1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21EFE4E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02D22A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oryogalops ocheti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E971A8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5E0F61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24ED7A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15B3299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7</w:t>
            </w:r>
          </w:p>
        </w:tc>
        <w:tc>
          <w:tcPr>
            <w:tcW w:w="904" w:type="pct"/>
          </w:tcPr>
          <w:p w14:paraId="154E264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Norma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50 Norman,J.R. 192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2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B73CCDE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A0EDCFD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renidens creniden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740AA0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6C8B44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CB7DAE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3456DAF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0</w:t>
            </w:r>
          </w:p>
        </w:tc>
        <w:tc>
          <w:tcPr>
            <w:tcW w:w="904" w:type="pct"/>
          </w:tcPr>
          <w:p w14:paraId="031A1A6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Lourie &amp; 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27 Lourie,A. 197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7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E3DE107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4872642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1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yclichthys spilostyl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FD3990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3A18B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77E6DB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844625F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3</w:t>
            </w:r>
          </w:p>
        </w:tc>
        <w:tc>
          <w:tcPr>
            <w:tcW w:w="904" w:type="pct"/>
          </w:tcPr>
          <w:p w14:paraId="327E9C4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28 Golani,D. 199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9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88D0B35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6EE9AD7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Cynoglossus sinusarabic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AB7070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A95074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245456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68437A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53</w:t>
            </w:r>
          </w:p>
        </w:tc>
        <w:tc>
          <w:tcPr>
            <w:tcW w:w="904" w:type="pct"/>
          </w:tcPr>
          <w:p w14:paraId="1957636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8 Ben-Tuvia,A. 195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5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000935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5F3D136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Decapterus russell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5ADE01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A7B3D5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4ECB15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75BE05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5</w:t>
            </w:r>
          </w:p>
        </w:tc>
        <w:tc>
          <w:tcPr>
            <w:tcW w:w="904" w:type="pct"/>
          </w:tcPr>
          <w:p w14:paraId="1ABA815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0 Golani,D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1214CF2" w14:textId="77777777" w:rsidTr="00D9005B">
        <w:trPr>
          <w:trHeight w:val="315"/>
          <w:jc w:val="right"/>
        </w:trPr>
        <w:tc>
          <w:tcPr>
            <w:tcW w:w="1408" w:type="pct"/>
            <w:noWrap/>
            <w:hideMark/>
          </w:tcPr>
          <w:p w14:paraId="312134F1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Dussumieria elopsoide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1F8CE3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10B818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175BD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D009CC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9</w:t>
            </w:r>
          </w:p>
        </w:tc>
        <w:tc>
          <w:tcPr>
            <w:tcW w:w="904" w:type="pct"/>
          </w:tcPr>
          <w:p w14:paraId="0B8A3BB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Lissner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20 Lissner,H. 194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4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35C6940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0591B09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Epinephelus coioide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131429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9D36BC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ED96BA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73E8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5602F93F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9</w:t>
            </w:r>
          </w:p>
        </w:tc>
        <w:tc>
          <w:tcPr>
            <w:tcW w:w="904" w:type="pct"/>
          </w:tcPr>
          <w:p w14:paraId="4B20C618" w14:textId="77777777" w:rsidR="00FB1939" w:rsidRDefault="00FB1939" w:rsidP="00D9005B">
            <w:pPr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&amp; Louri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8 Ben-Tuvia,A. 196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A48FD">
              <w:rPr>
                <w:rFonts w:ascii="Times New Roman" w:eastAsia="Times New Roman" w:hAnsi="Times New Roman" w:cs="Times New Roman"/>
                <w:color w:val="000000"/>
              </w:rPr>
              <w:t>(196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3EA953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B3E909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Epinephelus fasci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A3EEB7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ADC2DE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BDA434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4F52AE8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  <w:tc>
          <w:tcPr>
            <w:tcW w:w="904" w:type="pct"/>
          </w:tcPr>
          <w:p w14:paraId="31FEB82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ariche &amp; Heemstr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0 Bariche,M. 201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1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5CD68CC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96B46E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Epinephelus malabari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38C09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E5AF73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2CA4DD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6185984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9</w:t>
            </w:r>
          </w:p>
        </w:tc>
        <w:tc>
          <w:tcPr>
            <w:tcW w:w="904" w:type="pct"/>
          </w:tcPr>
          <w:p w14:paraId="0F2EE9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&amp; Louri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8 Ben-Tuvia,A. 196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196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967569D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043A1A7A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Equulites klunzinger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4166EE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BAA1AD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7D4926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yria</w:t>
            </w:r>
          </w:p>
        </w:tc>
        <w:tc>
          <w:tcPr>
            <w:tcW w:w="476" w:type="pct"/>
            <w:noWrap/>
            <w:hideMark/>
          </w:tcPr>
          <w:p w14:paraId="710173A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31</w:t>
            </w:r>
          </w:p>
        </w:tc>
        <w:tc>
          <w:tcPr>
            <w:tcW w:w="904" w:type="pct"/>
          </w:tcPr>
          <w:p w14:paraId="5FBDA4C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ruvel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87 Gruvel,A. 193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0B6ADA">
              <w:rPr>
                <w:rFonts w:ascii="Times New Roman" w:eastAsia="Times New Roman" w:hAnsi="Times New Roman" w:cs="Times New Roman"/>
                <w:color w:val="000000"/>
              </w:rPr>
              <w:t>(193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7495F7C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C728339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Etrumeus golani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02118C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0C0091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229BB2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5FDB469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3</w:t>
            </w:r>
          </w:p>
        </w:tc>
        <w:tc>
          <w:tcPr>
            <w:tcW w:w="904" w:type="pct"/>
          </w:tcPr>
          <w:p w14:paraId="20FF255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Whitehead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39 Whitehead,P.J.P. 196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196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EF6388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4E11E2B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Fistularia commersoni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B4F36D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8F8443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75E48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715F18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0</w:t>
            </w:r>
          </w:p>
        </w:tc>
        <w:tc>
          <w:tcPr>
            <w:tcW w:w="904" w:type="pct"/>
          </w:tcPr>
          <w:p w14:paraId="5FDEBC9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1 Golani,D. 200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0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546316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6E2C7E4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2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Gymnothorax reticulari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51B48A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2BDF0F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BD1776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DDEEEE2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2</w:t>
            </w:r>
          </w:p>
        </w:tc>
        <w:tc>
          <w:tcPr>
            <w:tcW w:w="904" w:type="pct"/>
          </w:tcPr>
          <w:p w14:paraId="2C7F289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tern &amp; Gore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20 Stern,N. 201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1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ECF4559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10E22DDD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Hemiramphus far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0062AE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7A90C4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B47EAC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210609D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7</w:t>
            </w:r>
          </w:p>
        </w:tc>
        <w:tc>
          <w:tcPr>
            <w:tcW w:w="904" w:type="pct"/>
          </w:tcPr>
          <w:p w14:paraId="7FB35BA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8 Steinitz,W. 192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192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ED8ECB4" w14:textId="77777777" w:rsidTr="00D9005B">
        <w:trPr>
          <w:trHeight w:val="315"/>
          <w:jc w:val="right"/>
        </w:trPr>
        <w:tc>
          <w:tcPr>
            <w:tcW w:w="1408" w:type="pct"/>
            <w:noWrap/>
            <w:hideMark/>
          </w:tcPr>
          <w:p w14:paraId="10A4259A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Heniochus intermedi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443364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184FCA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5DD96D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key</w:t>
            </w:r>
          </w:p>
        </w:tc>
        <w:tc>
          <w:tcPr>
            <w:tcW w:w="476" w:type="pct"/>
            <w:noWrap/>
            <w:hideMark/>
          </w:tcPr>
          <w:p w14:paraId="20F09FD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2</w:t>
            </w:r>
          </w:p>
        </w:tc>
        <w:tc>
          <w:tcPr>
            <w:tcW w:w="904" w:type="pct"/>
          </w:tcPr>
          <w:p w14:paraId="4A306D2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A3DAD">
              <w:rPr>
                <w:rFonts w:ascii="Times New Roman" w:eastAsia="Times New Roman" w:hAnsi="Times New Roman" w:cs="Times New Roman"/>
                <w:color w:val="000000"/>
              </w:rPr>
              <w:t>Gökoglu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27 Gokoglu,M. 200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545E83">
              <w:rPr>
                <w:rFonts w:ascii="Times New Roman" w:eastAsia="Times New Roman" w:hAnsi="Times New Roman" w:cs="Times New Roman"/>
                <w:color w:val="000000"/>
              </w:rPr>
              <w:t>(200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890430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2FD8651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Herklotsichthys punct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73168B7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2F2583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62ED7C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2E189DB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3</w:t>
            </w:r>
          </w:p>
        </w:tc>
        <w:tc>
          <w:tcPr>
            <w:tcW w:w="904" w:type="pct"/>
          </w:tcPr>
          <w:p w14:paraId="01669C8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rti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52 Bertin,L. 194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EF2ECE">
              <w:rPr>
                <w:rFonts w:ascii="Times New Roman" w:eastAsia="Times New Roman" w:hAnsi="Times New Roman" w:cs="Times New Roman"/>
                <w:color w:val="000000"/>
              </w:rPr>
              <w:t>(194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FBB0A10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1686F23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Hippocampus fus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E7C5FD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4768C6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2F64E6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1E2B65BF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1</w:t>
            </w:r>
          </w:p>
        </w:tc>
        <w:tc>
          <w:tcPr>
            <w:tcW w:w="904" w:type="pct"/>
          </w:tcPr>
          <w:p w14:paraId="01EB021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Fin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9 Golani,D. 200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0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2DC5B8C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57DD10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Hyporhamphus affini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6C8890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63EA89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CD58B4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574D235E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4</w:t>
            </w:r>
          </w:p>
        </w:tc>
        <w:tc>
          <w:tcPr>
            <w:tcW w:w="904" w:type="pct"/>
          </w:tcPr>
          <w:p w14:paraId="4552C1A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eorge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25 George,C.J. 1964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1964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60FD190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2AB0B399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Iniistius pavo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7E6AEB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7C9ED9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8AD63E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reece</w:t>
            </w:r>
          </w:p>
        </w:tc>
        <w:tc>
          <w:tcPr>
            <w:tcW w:w="476" w:type="pct"/>
            <w:noWrap/>
            <w:hideMark/>
          </w:tcPr>
          <w:p w14:paraId="1EDF1DF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4</w:t>
            </w:r>
          </w:p>
        </w:tc>
        <w:tc>
          <w:tcPr>
            <w:tcW w:w="904" w:type="pct"/>
          </w:tcPr>
          <w:p w14:paraId="708C6BC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Corsini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78 Corsini,M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0C9C91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7E76F8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Lagocephalus sceler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4AE95A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8B06BC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322B28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key</w:t>
            </w:r>
          </w:p>
        </w:tc>
        <w:tc>
          <w:tcPr>
            <w:tcW w:w="476" w:type="pct"/>
            <w:noWrap/>
            <w:hideMark/>
          </w:tcPr>
          <w:p w14:paraId="05273EE9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3</w:t>
            </w:r>
          </w:p>
        </w:tc>
        <w:tc>
          <w:tcPr>
            <w:tcW w:w="904" w:type="pct"/>
          </w:tcPr>
          <w:p w14:paraId="4DA512A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Levy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1 Golani,D. 2005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716499">
              <w:rPr>
                <w:rFonts w:ascii="Times New Roman" w:eastAsia="Times New Roman" w:hAnsi="Times New Roman" w:cs="Times New Roman"/>
                <w:color w:val="000000"/>
              </w:rPr>
              <w:t>(2005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C9A7D07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8336BB0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Lagocephalus spadice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7B728F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8AB400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CC4448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eece</w:t>
            </w:r>
          </w:p>
        </w:tc>
        <w:tc>
          <w:tcPr>
            <w:tcW w:w="476" w:type="pct"/>
            <w:noWrap/>
            <w:hideMark/>
          </w:tcPr>
          <w:p w14:paraId="6084DB4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30</w:t>
            </w:r>
          </w:p>
        </w:tc>
        <w:tc>
          <w:tcPr>
            <w:tcW w:w="904" w:type="pct"/>
          </w:tcPr>
          <w:p w14:paraId="63DD51D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anzo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98 Sanzo,L. 193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EF2ECE">
              <w:rPr>
                <w:rFonts w:ascii="Times New Roman" w:eastAsia="Times New Roman" w:hAnsi="Times New Roman" w:cs="Times New Roman"/>
                <w:color w:val="000000"/>
              </w:rPr>
              <w:t>(193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057D38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0DBB450C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Lagocephalus suezensi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454861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9AA25E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F7D1C8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6DBC72C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7</w:t>
            </w:r>
          </w:p>
        </w:tc>
        <w:tc>
          <w:tcPr>
            <w:tcW w:w="904" w:type="pct"/>
          </w:tcPr>
          <w:p w14:paraId="718C59A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ouneimn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41 Mouneimne,N. 197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0E5C74">
              <w:rPr>
                <w:rFonts w:ascii="Times New Roman" w:eastAsia="Times New Roman" w:hAnsi="Times New Roman" w:cs="Times New Roman"/>
                <w:color w:val="000000"/>
              </w:rPr>
              <w:t>(197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53FA1E7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459B722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3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Liza carinat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70D360D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83677C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C9F357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62D2D40B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9</w:t>
            </w:r>
          </w:p>
        </w:tc>
        <w:tc>
          <w:tcPr>
            <w:tcW w:w="904" w:type="pct"/>
          </w:tcPr>
          <w:p w14:paraId="4D1DA49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Norma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49 Norman,J.R. 192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1F7B4F">
              <w:rPr>
                <w:rFonts w:ascii="Times New Roman" w:eastAsia="Times New Roman" w:hAnsi="Times New Roman" w:cs="Times New Roman"/>
                <w:color w:val="000000"/>
              </w:rPr>
              <w:t>(192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1753AE7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532D01D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Lutjanus argentimacul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966E76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BC7AEB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687401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3DB3358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9</w:t>
            </w:r>
          </w:p>
        </w:tc>
        <w:tc>
          <w:tcPr>
            <w:tcW w:w="904" w:type="pct"/>
          </w:tcPr>
          <w:p w14:paraId="1F1987A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ouneimn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41 Mouneimne,N. 197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2C1256">
              <w:rPr>
                <w:rFonts w:ascii="Times New Roman" w:eastAsia="Times New Roman" w:hAnsi="Times New Roman" w:cs="Times New Roman"/>
                <w:color w:val="000000"/>
              </w:rPr>
              <w:t>(197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7F6815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9617CB7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Muraenesox cinere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BFA7F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3FFF73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DBBF91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F5071E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82</w:t>
            </w:r>
          </w:p>
        </w:tc>
        <w:tc>
          <w:tcPr>
            <w:tcW w:w="904" w:type="pct"/>
          </w:tcPr>
          <w:p w14:paraId="0C2D7BE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7 Golani,D. 198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1F7B4F">
              <w:rPr>
                <w:rFonts w:ascii="Times New Roman" w:eastAsia="Times New Roman" w:hAnsi="Times New Roman" w:cs="Times New Roman"/>
                <w:color w:val="000000"/>
              </w:rPr>
              <w:t>(198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03F2D01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56CBCFB3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Nemipterus randall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3EBE69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BFACDA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FB1725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57C3D4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5</w:t>
            </w:r>
          </w:p>
        </w:tc>
        <w:tc>
          <w:tcPr>
            <w:tcW w:w="904" w:type="pct"/>
          </w:tcPr>
          <w:p w14:paraId="2A46FC0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Soni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4 Golani,D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1F7B4F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B89B3B5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12AE230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Omobranchus punct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D82AF1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982FA1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0C2463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80D56E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3</w:t>
            </w:r>
          </w:p>
        </w:tc>
        <w:tc>
          <w:tcPr>
            <w:tcW w:w="904" w:type="pct"/>
          </w:tcPr>
          <w:p w14:paraId="02CA722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3 Golani,D. 2004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2004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B4F0EE4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CBFFE6C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Ostracion cubi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C9053A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7E5B5A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277E52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6C9DBB56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1</w:t>
            </w:r>
          </w:p>
        </w:tc>
        <w:tc>
          <w:tcPr>
            <w:tcW w:w="904" w:type="pct"/>
          </w:tcPr>
          <w:p w14:paraId="7A28D3B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arich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8 Bariche,M. 201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201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16AFF93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72FAFA9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Ostorhinchus fasci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16C9B2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E88B31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D4B01E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194A329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8</w:t>
            </w:r>
          </w:p>
        </w:tc>
        <w:tc>
          <w:tcPr>
            <w:tcW w:w="904" w:type="pct"/>
          </w:tcPr>
          <w:p w14:paraId="3E43FDC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ren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69 Goren,M. 200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200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EF77C5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10DB98A0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Oxyurichthys peters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37AED0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DE3A9D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1F677F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7650BAF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83</w:t>
            </w:r>
          </w:p>
        </w:tc>
        <w:tc>
          <w:tcPr>
            <w:tcW w:w="904" w:type="pct"/>
          </w:tcPr>
          <w:p w14:paraId="3A7E00F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0 Ben-Tuvia,A. 198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198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72AA23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768E393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apilloculiceps longicep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DEF686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485F84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291F3F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5448109C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0</w:t>
            </w:r>
          </w:p>
        </w:tc>
        <w:tc>
          <w:tcPr>
            <w:tcW w:w="904" w:type="pct"/>
          </w:tcPr>
          <w:p w14:paraId="6BB2030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6 Golani,D. 199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199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84F8535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99D27D1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arexocoetus mento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D0D33A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E824B8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798620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2BF61E5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35</w:t>
            </w:r>
          </w:p>
        </w:tc>
        <w:tc>
          <w:tcPr>
            <w:tcW w:w="904" w:type="pct"/>
          </w:tcPr>
          <w:p w14:paraId="1BF670B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ruu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64 Bruun,A.F. 1935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1935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732DFFD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DB622D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4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arupeneus forsskali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F634AC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F378DE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14ABA5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2ADA9D8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6</w:t>
            </w:r>
          </w:p>
        </w:tc>
        <w:tc>
          <w:tcPr>
            <w:tcW w:w="904" w:type="pct"/>
          </w:tcPr>
          <w:p w14:paraId="1FD91CC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0F11">
              <w:rPr>
                <w:rFonts w:ascii="Times New Roman" w:eastAsia="Times New Roman" w:hAnsi="Times New Roman" w:cs="Times New Roman"/>
                <w:color w:val="000000"/>
              </w:rPr>
              <w:t>Çinar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71 Çinar,M.E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F10F11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8DFF7AA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5C7EA9B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elates quadriline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17FF78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546D65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99AD16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336142E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7</w:t>
            </w:r>
          </w:p>
        </w:tc>
        <w:tc>
          <w:tcPr>
            <w:tcW w:w="904" w:type="pct"/>
          </w:tcPr>
          <w:p w14:paraId="3550D3F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3 Ben-Tuvia,A. 197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197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BD17EF1" w14:textId="77777777" w:rsidTr="00D9005B">
        <w:trPr>
          <w:trHeight w:val="315"/>
          <w:jc w:val="right"/>
        </w:trPr>
        <w:tc>
          <w:tcPr>
            <w:tcW w:w="1408" w:type="pct"/>
          </w:tcPr>
          <w:p w14:paraId="432D29E9" w14:textId="77777777" w:rsidR="00FB1939" w:rsidRPr="006D6B05" w:rsidRDefault="00FB1939" w:rsidP="00D9005B">
            <w:pPr>
              <w:spacing w:after="0" w:line="240" w:lineRule="auto"/>
              <w:rPr>
                <w:rFonts w:cstheme="minorHAnsi"/>
                <w:i/>
                <w:iCs/>
              </w:rPr>
            </w:pPr>
            <w:r w:rsidRPr="006D6B05">
              <w:rPr>
                <w:rFonts w:cstheme="minorHAnsi"/>
                <w:i/>
                <w:iCs/>
              </w:rPr>
              <w:t xml:space="preserve">Pempheris </w:t>
            </w:r>
            <w:r w:rsidRPr="006D6B05">
              <w:rPr>
                <w:rFonts w:cstheme="minorHAnsi"/>
                <w:i/>
                <w:iCs/>
                <w:color w:val="222222"/>
                <w:shd w:val="clear" w:color="auto" w:fill="FFFFFF"/>
              </w:rPr>
              <w:t>rhomboidea</w:t>
            </w:r>
            <w:r w:rsidRPr="006D6B05">
              <w:rPr>
                <w:rStyle w:val="apple-converted-space"/>
                <w:rFonts w:cstheme="minorHAnsi"/>
                <w:i/>
                <w:iCs/>
                <w:color w:val="222222"/>
                <w:shd w:val="clear" w:color="auto" w:fill="FFFFFF"/>
              </w:rPr>
              <w:t> </w:t>
            </w:r>
          </w:p>
        </w:tc>
        <w:tc>
          <w:tcPr>
            <w:tcW w:w="783" w:type="pct"/>
            <w:noWrap/>
            <w:vAlign w:val="bottom"/>
          </w:tcPr>
          <w:p w14:paraId="36AD962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</w:tcPr>
          <w:p w14:paraId="3C662D1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</w:tcPr>
          <w:p w14:paraId="36DC737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ebanon</w:t>
            </w:r>
          </w:p>
        </w:tc>
        <w:tc>
          <w:tcPr>
            <w:tcW w:w="476" w:type="pct"/>
            <w:noWrap/>
          </w:tcPr>
          <w:p w14:paraId="424596B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9</w:t>
            </w:r>
          </w:p>
        </w:tc>
        <w:tc>
          <w:tcPr>
            <w:tcW w:w="904" w:type="pct"/>
          </w:tcPr>
          <w:p w14:paraId="02B383B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Mouneimn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41 Mouneimne,N. 197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D6B05">
              <w:rPr>
                <w:rFonts w:ascii="Times New Roman" w:eastAsia="Times New Roman" w:hAnsi="Times New Roman" w:cs="Times New Roman"/>
                <w:color w:val="000000"/>
              </w:rPr>
              <w:t>(197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DB5B9E9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EFFAD81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etroscirtes ancylodon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1B0296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E31DBF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9CF7FE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4869674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89</w:t>
            </w:r>
          </w:p>
        </w:tc>
        <w:tc>
          <w:tcPr>
            <w:tcW w:w="904" w:type="pct"/>
          </w:tcPr>
          <w:p w14:paraId="0EAAE8E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ren &amp; Galil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68 Goren,M. 198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198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2858035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4FAA113C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latax teir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A6412B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C2F1A9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61B4B4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urkey</w:t>
            </w:r>
          </w:p>
        </w:tc>
        <w:tc>
          <w:tcPr>
            <w:tcW w:w="476" w:type="pct"/>
            <w:noWrap/>
            <w:hideMark/>
          </w:tcPr>
          <w:p w14:paraId="502490F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6</w:t>
            </w:r>
          </w:p>
        </w:tc>
        <w:tc>
          <w:tcPr>
            <w:tcW w:w="904" w:type="pct"/>
          </w:tcPr>
          <w:p w14:paraId="25DAB60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ilecenoglu &amp; Kay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53 Bilecenoglu,M. 200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03FE0">
              <w:rPr>
                <w:rFonts w:ascii="Times New Roman" w:eastAsia="Times New Roman" w:hAnsi="Times New Roman" w:cs="Times New Roman"/>
                <w:color w:val="000000"/>
              </w:rPr>
              <w:t>(200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5453B1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6945967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latycephalus indi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436B0B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1253B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C7549C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A9CF4C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53</w:t>
            </w:r>
          </w:p>
        </w:tc>
        <w:tc>
          <w:tcPr>
            <w:tcW w:w="904" w:type="pct"/>
          </w:tcPr>
          <w:p w14:paraId="6267055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8 Ben-Tuvia,A. 195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F5D49">
              <w:rPr>
                <w:rFonts w:ascii="Times New Roman" w:eastAsia="Times New Roman" w:hAnsi="Times New Roman" w:cs="Times New Roman"/>
                <w:color w:val="000000"/>
              </w:rPr>
              <w:t>(195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619823E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6BF8C2AF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lotosus line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151B1E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622CE5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053079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C57355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2</w:t>
            </w:r>
          </w:p>
        </w:tc>
        <w:tc>
          <w:tcPr>
            <w:tcW w:w="904" w:type="pct"/>
          </w:tcPr>
          <w:p w14:paraId="38A67D1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29 Golani,D. 200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F5D49">
              <w:rPr>
                <w:rFonts w:ascii="Times New Roman" w:eastAsia="Times New Roman" w:hAnsi="Times New Roman" w:cs="Times New Roman"/>
                <w:color w:val="000000"/>
              </w:rPr>
              <w:t>(200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8F3FC2A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BA668C6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omacanthus imperator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A0E757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7BDCBC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73F277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CDA1DCE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9</w:t>
            </w:r>
          </w:p>
        </w:tc>
        <w:tc>
          <w:tcPr>
            <w:tcW w:w="904" w:type="pct"/>
          </w:tcPr>
          <w:p w14:paraId="16B6414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2 Golani,D. 201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F5D49">
              <w:rPr>
                <w:rFonts w:ascii="Times New Roman" w:eastAsia="Times New Roman" w:hAnsi="Times New Roman" w:cs="Times New Roman"/>
                <w:color w:val="000000"/>
              </w:rPr>
              <w:t>(201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309649B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731DC540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omacanthus maculos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8251AF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288532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2EB5F8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ebanon</w:t>
            </w:r>
          </w:p>
        </w:tc>
        <w:tc>
          <w:tcPr>
            <w:tcW w:w="476" w:type="pct"/>
            <w:noWrap/>
            <w:hideMark/>
          </w:tcPr>
          <w:p w14:paraId="7ABBAB4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8</w:t>
            </w:r>
          </w:p>
        </w:tc>
        <w:tc>
          <w:tcPr>
            <w:tcW w:w="904" w:type="pct"/>
          </w:tcPr>
          <w:p w14:paraId="0CA5E33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arich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7 Bariche,M. 201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F5D49">
              <w:rPr>
                <w:rFonts w:ascii="Times New Roman" w:eastAsia="Times New Roman" w:hAnsi="Times New Roman" w:cs="Times New Roman"/>
                <w:color w:val="000000"/>
              </w:rPr>
              <w:t>(201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D72B29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A6562A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omadasys striden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E8774E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D9D2EB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215158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4DE835DC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6</w:t>
            </w:r>
          </w:p>
        </w:tc>
        <w:tc>
          <w:tcPr>
            <w:tcW w:w="904" w:type="pct"/>
          </w:tcPr>
          <w:p w14:paraId="606713E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F10F11">
              <w:rPr>
                <w:rFonts w:ascii="Times New Roman" w:eastAsia="Times New Roman" w:hAnsi="Times New Roman" w:cs="Times New Roman"/>
                <w:color w:val="000000"/>
              </w:rPr>
              <w:t>Torchio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5 Ben-TuviaA. 197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6F5D49">
              <w:rPr>
                <w:rFonts w:ascii="Times New Roman" w:eastAsia="Times New Roman" w:hAnsi="Times New Roman" w:cs="Times New Roman"/>
                <w:color w:val="000000"/>
              </w:rPr>
              <w:t>(197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6EE9008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64397356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riacanthus sagittari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B0AA47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253B36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017732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EA88F9B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0</w:t>
            </w:r>
          </w:p>
        </w:tc>
        <w:tc>
          <w:tcPr>
            <w:tcW w:w="904" w:type="pct"/>
          </w:tcPr>
          <w:p w14:paraId="139A064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ren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70 Goren,M. 201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97980">
              <w:rPr>
                <w:rFonts w:ascii="Times New Roman" w:eastAsia="Times New Roman" w:hAnsi="Times New Roman" w:cs="Times New Roman"/>
                <w:color w:val="000000"/>
              </w:rPr>
              <w:t>(201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9CC8DC0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918410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5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teragogus pelyc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2834CE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22A564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D3D584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571991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2</w:t>
            </w:r>
          </w:p>
        </w:tc>
        <w:tc>
          <w:tcPr>
            <w:tcW w:w="904" w:type="pct"/>
          </w:tcPr>
          <w:p w14:paraId="220B627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Soni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3 Golani,D. 199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97980">
              <w:rPr>
                <w:rFonts w:ascii="Times New Roman" w:eastAsia="Times New Roman" w:hAnsi="Times New Roman" w:cs="Times New Roman"/>
                <w:color w:val="000000"/>
              </w:rPr>
              <w:t>(199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744C5DF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766CC87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Pterois mile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DC11F5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4DC7E0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9DBFDE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7A87092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2</w:t>
            </w:r>
          </w:p>
        </w:tc>
        <w:tc>
          <w:tcPr>
            <w:tcW w:w="904" w:type="pct"/>
          </w:tcPr>
          <w:p w14:paraId="63F3490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Soni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3 Golani,D. 199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9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F821750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4679DF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>Rastrelliger kanagurta</w:t>
            </w:r>
          </w:p>
        </w:tc>
        <w:tc>
          <w:tcPr>
            <w:tcW w:w="783" w:type="pct"/>
            <w:noWrap/>
            <w:vAlign w:val="bottom"/>
            <w:hideMark/>
          </w:tcPr>
          <w:p w14:paraId="46237E5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AB2D49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993019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7B1026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0</w:t>
            </w:r>
          </w:p>
        </w:tc>
        <w:tc>
          <w:tcPr>
            <w:tcW w:w="904" w:type="pct"/>
          </w:tcPr>
          <w:p w14:paraId="1CB60F9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Collette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76 Collette,B.B. 197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7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3149DA6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0CC515A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Rhabdosargus haffar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7FDC8D5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B27557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F0690A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9E8D32C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2</w:t>
            </w:r>
          </w:p>
        </w:tc>
        <w:tc>
          <w:tcPr>
            <w:tcW w:w="904" w:type="pct"/>
          </w:tcPr>
          <w:p w14:paraId="73FA442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2 Golani,D. 199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9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984AD5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8F0C64B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Rhynchoconger trewavasae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7F3EEA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418755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95A1B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0EAD866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3</w:t>
            </w:r>
          </w:p>
        </w:tc>
        <w:tc>
          <w:tcPr>
            <w:tcW w:w="904" w:type="pct"/>
          </w:tcPr>
          <w:p w14:paraId="7C7CC45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4 Ben-Tuvia,A. 1993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93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B7A6CBF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1FAF949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argocentron rubrum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43A4A1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B388B9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3505E7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6D452564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7</w:t>
            </w:r>
          </w:p>
        </w:tc>
        <w:tc>
          <w:tcPr>
            <w:tcW w:w="904" w:type="pct"/>
          </w:tcPr>
          <w:p w14:paraId="10B85AA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aas &amp; 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74 Haas,G. 194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4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0F8B65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2AA9813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carus ghobban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599160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2CEFC20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4F316B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7CBBC066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1</w:t>
            </w:r>
          </w:p>
        </w:tc>
        <w:tc>
          <w:tcPr>
            <w:tcW w:w="904" w:type="pct"/>
          </w:tcPr>
          <w:p w14:paraId="49D0F94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ren &amp; Aronov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67 Goren,M. 200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200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6C5DDD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107830BA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comberomorus commerson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DF212A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AC19A2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042D6B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4F3394D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35</w:t>
            </w:r>
          </w:p>
        </w:tc>
        <w:tc>
          <w:tcPr>
            <w:tcW w:w="904" w:type="pct"/>
          </w:tcPr>
          <w:p w14:paraId="08E14FF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ornell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90 Hornell,J. 1935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35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6E3831B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FDB9D61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iganus lurid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7314EC8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59A81F8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1CD715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618178B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4</w:t>
            </w:r>
          </w:p>
        </w:tc>
        <w:tc>
          <w:tcPr>
            <w:tcW w:w="904" w:type="pct"/>
          </w:tcPr>
          <w:p w14:paraId="3F00A5C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86 Ben-Tuvia,A.,Fishelson,Lev, 1964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A623BB">
              <w:rPr>
                <w:rFonts w:ascii="Times New Roman" w:eastAsia="Times New Roman" w:hAnsi="Times New Roman" w:cs="Times New Roman"/>
                <w:color w:val="000000"/>
              </w:rPr>
              <w:t>(1964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9DBF3CE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12959CF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iganus rivulat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A671A1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061A20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3C92AC8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61F2A9A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7</w:t>
            </w:r>
          </w:p>
        </w:tc>
        <w:tc>
          <w:tcPr>
            <w:tcW w:w="904" w:type="pct"/>
          </w:tcPr>
          <w:p w14:paraId="3562C99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8 Steinitz,W. 192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2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E158AA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624F2C9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ilhouettea aegypti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0282F7C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567DFA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2CFC3ED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6403DD54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9</w:t>
            </w:r>
          </w:p>
        </w:tc>
        <w:tc>
          <w:tcPr>
            <w:tcW w:w="904" w:type="pct"/>
          </w:tcPr>
          <w:p w14:paraId="034EB8D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&amp; 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7 Ben-Tuvia,A. 1979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79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513554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1B745F18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6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orsogona prionot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A70D80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61CB39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621F43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5FA34F80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7</w:t>
            </w:r>
          </w:p>
        </w:tc>
        <w:tc>
          <w:tcPr>
            <w:tcW w:w="904" w:type="pct"/>
          </w:tcPr>
          <w:p w14:paraId="172DDA1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6 Golani,D. 199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9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6E60740" w14:textId="77777777" w:rsidTr="00D9005B">
        <w:trPr>
          <w:trHeight w:val="315"/>
          <w:jc w:val="right"/>
        </w:trPr>
        <w:tc>
          <w:tcPr>
            <w:tcW w:w="1408" w:type="pct"/>
            <w:noWrap/>
            <w:hideMark/>
          </w:tcPr>
          <w:p w14:paraId="61BA765A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phyraena chrysotaeni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95B4F6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F032F0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482F703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5EEFC31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31</w:t>
            </w:r>
          </w:p>
        </w:tc>
        <w:tc>
          <w:tcPr>
            <w:tcW w:w="904" w:type="pct"/>
          </w:tcPr>
          <w:p w14:paraId="2F1B570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picer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3 Spicer,I.J. 193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3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9C77E3D" w14:textId="77777777" w:rsidTr="00D9005B">
        <w:trPr>
          <w:trHeight w:val="300"/>
          <w:jc w:val="right"/>
        </w:trPr>
        <w:tc>
          <w:tcPr>
            <w:tcW w:w="1408" w:type="pct"/>
            <w:noWrap/>
            <w:hideMark/>
          </w:tcPr>
          <w:p w14:paraId="01B0F114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phyraena obtusat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7C1D430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09A1A80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9B7295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2B90B67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92</w:t>
            </w:r>
          </w:p>
        </w:tc>
        <w:tc>
          <w:tcPr>
            <w:tcW w:w="904" w:type="pct"/>
          </w:tcPr>
          <w:p w14:paraId="2FF7356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2 Golani,D. 1992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646DE">
              <w:rPr>
                <w:rFonts w:ascii="Times New Roman" w:eastAsia="Times New Roman" w:hAnsi="Times New Roman" w:cs="Times New Roman"/>
                <w:color w:val="000000"/>
              </w:rPr>
              <w:t>(1992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5F0990C0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542C63F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pratelloides delicatul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5DBC41C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A34D99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88C75A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F8B8FC5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8</w:t>
            </w:r>
          </w:p>
        </w:tc>
        <w:tc>
          <w:tcPr>
            <w:tcW w:w="904" w:type="pct"/>
          </w:tcPr>
          <w:p w14:paraId="6817404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6 Ben-Tuvia,A. 1978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413919">
              <w:rPr>
                <w:rFonts w:ascii="Times New Roman" w:eastAsia="Times New Roman" w:hAnsi="Times New Roman" w:cs="Times New Roman"/>
                <w:color w:val="000000"/>
              </w:rPr>
              <w:t>(1978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8941CC1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0D02EEF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3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tephanolepis diaspro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497469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A7AD64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57C5FE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1F78EF07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27</w:t>
            </w:r>
          </w:p>
        </w:tc>
        <w:tc>
          <w:tcPr>
            <w:tcW w:w="904" w:type="pct"/>
          </w:tcPr>
          <w:p w14:paraId="7D76908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8 Steinitz,W. 192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2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70847343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520067B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4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Synanceia verrucos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8A58BE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31F3FF7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89D6CE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4A688601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10</w:t>
            </w:r>
          </w:p>
        </w:tc>
        <w:tc>
          <w:tcPr>
            <w:tcW w:w="904" w:type="pct"/>
          </w:tcPr>
          <w:p w14:paraId="26E9C05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Edelist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91 Edelist,D. 2011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2011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</w:tr>
      <w:tr w:rsidR="00FB1939" w14:paraId="2C91FADF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446D13F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5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erapon jarbu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4BD613C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EC0EA5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79EA1464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241D40FB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9</w:t>
            </w:r>
          </w:p>
        </w:tc>
        <w:tc>
          <w:tcPr>
            <w:tcW w:w="904" w:type="pct"/>
          </w:tcPr>
          <w:p w14:paraId="1152B261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&amp; Appelbaum-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40 Golani,D. 201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201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F54F679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7752095C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6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erapon puta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213E122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54AFBD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8AD591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gypt</w:t>
            </w:r>
          </w:p>
        </w:tc>
        <w:tc>
          <w:tcPr>
            <w:tcW w:w="476" w:type="pct"/>
            <w:noWrap/>
            <w:hideMark/>
          </w:tcPr>
          <w:p w14:paraId="7D40120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76</w:t>
            </w:r>
          </w:p>
        </w:tc>
        <w:tc>
          <w:tcPr>
            <w:tcW w:w="904" w:type="pct"/>
          </w:tcPr>
          <w:p w14:paraId="1E00CA1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Ben-Tuvia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45 Ben-Tuvia,A. 1976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76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05949E23" w14:textId="77777777" w:rsidTr="00D9005B">
        <w:trPr>
          <w:trHeight w:val="300"/>
          <w:jc w:val="right"/>
        </w:trPr>
        <w:tc>
          <w:tcPr>
            <w:tcW w:w="1408" w:type="pct"/>
            <w:hideMark/>
          </w:tcPr>
          <w:p w14:paraId="198042F2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7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erapon therap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68950039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right censored</w:t>
            </w:r>
          </w:p>
        </w:tc>
        <w:tc>
          <w:tcPr>
            <w:tcW w:w="813" w:type="pct"/>
            <w:noWrap/>
            <w:hideMark/>
          </w:tcPr>
          <w:p w14:paraId="37368165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Location of first record</w:t>
            </w:r>
          </w:p>
        </w:tc>
        <w:tc>
          <w:tcPr>
            <w:tcW w:w="616" w:type="pct"/>
            <w:noWrap/>
            <w:hideMark/>
          </w:tcPr>
          <w:p w14:paraId="410ECEB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lovenia</w:t>
            </w:r>
          </w:p>
        </w:tc>
        <w:tc>
          <w:tcPr>
            <w:tcW w:w="476" w:type="pct"/>
            <w:noWrap/>
            <w:hideMark/>
          </w:tcPr>
          <w:p w14:paraId="701E1AB3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07</w:t>
            </w:r>
          </w:p>
        </w:tc>
        <w:tc>
          <w:tcPr>
            <w:tcW w:w="904" w:type="pct"/>
          </w:tcPr>
          <w:p w14:paraId="4DF3306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Lipej et al.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19 Lipej,L. 2008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2008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432437A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31835977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8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etrosomus gibbos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70BFF4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424D007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1F189002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0C5952F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88</w:t>
            </w:r>
          </w:p>
        </w:tc>
        <w:tc>
          <w:tcPr>
            <w:tcW w:w="904" w:type="pct"/>
          </w:tcPr>
          <w:p w14:paraId="59D107C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Spanier &amp; Goren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311 Spanier,E. 1988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88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1959EBA9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5F78041E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79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orquigener flavimaculosu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A42D5CE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111110B0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56B9E30A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447CBD4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87</w:t>
            </w:r>
          </w:p>
        </w:tc>
        <w:tc>
          <w:tcPr>
            <w:tcW w:w="904" w:type="pct"/>
          </w:tcPr>
          <w:p w14:paraId="41634BA6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Golani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34 Golani,D. 198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8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6AAE7248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29B26965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80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Tylosurus choram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3C82079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636A9CD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0C0F2A7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srael</w:t>
            </w:r>
          </w:p>
        </w:tc>
        <w:tc>
          <w:tcPr>
            <w:tcW w:w="476" w:type="pct"/>
            <w:noWrap/>
            <w:hideMark/>
          </w:tcPr>
          <w:p w14:paraId="3CDDBD1A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67</w:t>
            </w:r>
          </w:p>
        </w:tc>
        <w:tc>
          <w:tcPr>
            <w:tcW w:w="904" w:type="pct"/>
          </w:tcPr>
          <w:p w14:paraId="21AC510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Parin 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56 Parin,N.V. 196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6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2B58AD02" w14:textId="77777777" w:rsidTr="00D9005B">
        <w:trPr>
          <w:trHeight w:val="315"/>
          <w:jc w:val="right"/>
        </w:trPr>
        <w:tc>
          <w:tcPr>
            <w:tcW w:w="1408" w:type="pct"/>
            <w:hideMark/>
          </w:tcPr>
          <w:p w14:paraId="41631916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81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Upeneus moluccensis</w:t>
              </w:r>
            </w:hyperlink>
          </w:p>
        </w:tc>
        <w:tc>
          <w:tcPr>
            <w:tcW w:w="783" w:type="pct"/>
            <w:noWrap/>
            <w:vAlign w:val="bottom"/>
            <w:hideMark/>
          </w:tcPr>
          <w:p w14:paraId="11C62E2C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noWrap/>
            <w:hideMark/>
          </w:tcPr>
          <w:p w14:paraId="7AE604E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noWrap/>
            <w:hideMark/>
          </w:tcPr>
          <w:p w14:paraId="65571797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lestine</w:t>
            </w:r>
          </w:p>
        </w:tc>
        <w:tc>
          <w:tcPr>
            <w:tcW w:w="476" w:type="pct"/>
            <w:noWrap/>
            <w:hideMark/>
          </w:tcPr>
          <w:p w14:paraId="5930D77E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47</w:t>
            </w:r>
          </w:p>
        </w:tc>
        <w:tc>
          <w:tcPr>
            <w:tcW w:w="904" w:type="pct"/>
          </w:tcPr>
          <w:p w14:paraId="41C7DC3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Haas &amp; Steinitz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174 Haas,G. 1947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817C6E">
              <w:rPr>
                <w:rFonts w:ascii="Times New Roman" w:eastAsia="Times New Roman" w:hAnsi="Times New Roman" w:cs="Times New Roman"/>
                <w:color w:val="000000"/>
              </w:rPr>
              <w:t>(1947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  <w:tr w:rsidR="00FB1939" w14:paraId="3337E826" w14:textId="77777777" w:rsidTr="00D9005B">
        <w:trPr>
          <w:trHeight w:val="315"/>
          <w:jc w:val="right"/>
        </w:trPr>
        <w:tc>
          <w:tcPr>
            <w:tcW w:w="1408" w:type="pct"/>
            <w:tcBorders>
              <w:bottom w:val="single" w:sz="4" w:space="0" w:color="auto"/>
            </w:tcBorders>
            <w:hideMark/>
          </w:tcPr>
          <w:p w14:paraId="03F1FCF2" w14:textId="77777777" w:rsidR="00FB1939" w:rsidRDefault="00AA14C7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hyperlink r:id="rId82" w:history="1">
              <w:r w:rsidR="00FB1939">
                <w:rPr>
                  <w:rStyle w:val="Hyperlink"/>
                  <w:rFonts w:ascii="Times New Roman" w:eastAsia="Times New Roman" w:hAnsi="Times New Roman" w:cs="Times New Roman"/>
                  <w:i/>
                  <w:iCs/>
                  <w:color w:val="000000"/>
                  <w:u w:val="none"/>
                </w:rPr>
                <w:t>Upeneus pori</w:t>
              </w:r>
            </w:hyperlink>
          </w:p>
        </w:tc>
        <w:tc>
          <w:tcPr>
            <w:tcW w:w="783" w:type="pct"/>
            <w:tcBorders>
              <w:bottom w:val="single" w:sz="4" w:space="0" w:color="auto"/>
            </w:tcBorders>
            <w:noWrap/>
            <w:vAlign w:val="bottom"/>
            <w:hideMark/>
          </w:tcPr>
          <w:p w14:paraId="758193DF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8D15BB">
              <w:rPr>
                <w:rFonts w:ascii="Times New Roman" w:eastAsia="Times New Roman" w:hAnsi="Times New Roman" w:cs="Times New Roman"/>
                <w:color w:val="000000"/>
              </w:rPr>
              <w:t>introduced</w:t>
            </w:r>
          </w:p>
        </w:tc>
        <w:tc>
          <w:tcPr>
            <w:tcW w:w="813" w:type="pct"/>
            <w:tcBorders>
              <w:bottom w:val="single" w:sz="4" w:space="0" w:color="auto"/>
            </w:tcBorders>
            <w:noWrap/>
            <w:hideMark/>
          </w:tcPr>
          <w:p w14:paraId="0712C88D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  <w:tc>
          <w:tcPr>
            <w:tcW w:w="616" w:type="pct"/>
            <w:tcBorders>
              <w:bottom w:val="single" w:sz="4" w:space="0" w:color="auto"/>
            </w:tcBorders>
            <w:noWrap/>
            <w:hideMark/>
          </w:tcPr>
          <w:p w14:paraId="76A48A7B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key</w:t>
            </w:r>
          </w:p>
        </w:tc>
        <w:tc>
          <w:tcPr>
            <w:tcW w:w="476" w:type="pct"/>
            <w:tcBorders>
              <w:bottom w:val="single" w:sz="4" w:space="0" w:color="auto"/>
            </w:tcBorders>
            <w:noWrap/>
            <w:hideMark/>
          </w:tcPr>
          <w:p w14:paraId="216198E8" w14:textId="77777777" w:rsidR="00FB1939" w:rsidRDefault="00FB1939" w:rsidP="00D9005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950</w:t>
            </w:r>
          </w:p>
        </w:tc>
        <w:tc>
          <w:tcPr>
            <w:tcW w:w="904" w:type="pct"/>
            <w:tcBorders>
              <w:bottom w:val="single" w:sz="4" w:space="0" w:color="auto"/>
            </w:tcBorders>
          </w:tcPr>
          <w:p w14:paraId="3833B873" w14:textId="77777777" w:rsidR="00FB1939" w:rsidRDefault="00FB1939" w:rsidP="00D9005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Kosswig 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</w:rPr>
              <w:instrText>ADDIN RW.CITE{{212 Kosswig,C. 1950 /a}}</w:instrTex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0A3DAD">
              <w:rPr>
                <w:rFonts w:ascii="Times New Roman" w:eastAsia="Times New Roman" w:hAnsi="Times New Roman" w:cs="Times New Roman"/>
                <w:color w:val="000000"/>
              </w:rPr>
              <w:t>(1950)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</w:tr>
    </w:tbl>
    <w:p w14:paraId="02D1C184" w14:textId="77777777" w:rsidR="00FB1939" w:rsidRDefault="00FB1939" w:rsidP="00FB1939"/>
    <w:p w14:paraId="4758A944" w14:textId="18855481" w:rsidR="00FB1939" w:rsidRDefault="00FB193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15D2F26C" w14:textId="77777777" w:rsidR="00FB1939" w:rsidRPr="00C132CC" w:rsidRDefault="00FB1939" w:rsidP="00FB1939">
      <w:pPr>
        <w:spacing w:after="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able S3: Traits of Red Sea fish species that were analysed. </w:t>
      </w:r>
      <w:proofErr w:type="gramStart"/>
      <w:r>
        <w:rPr>
          <w:rFonts w:asciiTheme="majorBidi" w:hAnsiTheme="majorBidi" w:cstheme="majorBidi"/>
          <w:i/>
          <w:iCs/>
        </w:rPr>
        <w:t>P-</w:t>
      </w:r>
      <w:r>
        <w:rPr>
          <w:rFonts w:asciiTheme="majorBidi" w:hAnsiTheme="majorBidi" w:cstheme="majorBidi"/>
        </w:rPr>
        <w:t xml:space="preserve">value according to the likelihood ratio test; Adjusted </w:t>
      </w:r>
      <w:r w:rsidRPr="004E0F30">
        <w:rPr>
          <w:rFonts w:asciiTheme="majorBidi" w:hAnsiTheme="majorBidi" w:cstheme="majorBidi"/>
          <w:i/>
        </w:rPr>
        <w:t>P</w:t>
      </w:r>
      <w:r>
        <w:rPr>
          <w:rFonts w:asciiTheme="majorBidi" w:hAnsiTheme="majorBidi" w:cstheme="majorBidi"/>
        </w:rPr>
        <w:t xml:space="preserve"> according to Benjamini-Hochberg correction.</w:t>
      </w:r>
      <w:proofErr w:type="gramEnd"/>
      <w:r>
        <w:rPr>
          <w:rFonts w:asciiTheme="majorBidi" w:hAnsiTheme="majorBidi" w:cstheme="majorBidi"/>
        </w:rPr>
        <w:t xml:space="preserve"> NA: no data. The asterisk refers to </w:t>
      </w:r>
      <w:r>
        <w:rPr>
          <w:rFonts w:asciiTheme="majorBidi" w:hAnsiTheme="majorBidi" w:cstheme="majorBidi"/>
          <w:i/>
          <w:iCs/>
        </w:rPr>
        <w:t xml:space="preserve">adjusted P &lt; </w:t>
      </w:r>
      <w:r w:rsidRPr="004E0F30">
        <w:rPr>
          <w:rFonts w:asciiTheme="majorBidi" w:hAnsiTheme="majorBidi" w:cstheme="majorBidi"/>
          <w:iCs/>
        </w:rPr>
        <w:t>0.05</w:t>
      </w:r>
      <w:r>
        <w:rPr>
          <w:rFonts w:asciiTheme="majorBidi" w:hAnsiTheme="majorBidi" w:cstheme="majorBidi"/>
        </w:rPr>
        <w:t>.</w:t>
      </w:r>
    </w:p>
    <w:tbl>
      <w:tblPr>
        <w:tblW w:w="999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00"/>
        <w:gridCol w:w="1860"/>
        <w:gridCol w:w="990"/>
        <w:gridCol w:w="1524"/>
        <w:gridCol w:w="1101"/>
        <w:gridCol w:w="705"/>
        <w:gridCol w:w="1710"/>
      </w:tblGrid>
      <w:tr w:rsidR="00FB1939" w:rsidRPr="008D15BB" w14:paraId="56D126A6" w14:textId="77777777" w:rsidTr="00D9005B">
        <w:trPr>
          <w:trHeight w:val="900"/>
        </w:trPr>
        <w:tc>
          <w:tcPr>
            <w:tcW w:w="21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AADB0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>Variable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A13B1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>Short Description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64A6E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  <w:i/>
              </w:rPr>
              <w:t>P</w:t>
            </w:r>
          </w:p>
        </w:tc>
        <w:tc>
          <w:tcPr>
            <w:tcW w:w="15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96341E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 xml:space="preserve">Adjusted </w:t>
            </w:r>
            <w:r w:rsidRPr="008D15BB">
              <w:rPr>
                <w:rFonts w:asciiTheme="majorBidi" w:hAnsiTheme="majorBidi" w:cstheme="majorBidi"/>
                <w:i/>
              </w:rPr>
              <w:t>P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FE358C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>Type of Variable</w:t>
            </w:r>
          </w:p>
        </w:tc>
        <w:tc>
          <w:tcPr>
            <w:tcW w:w="7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FD10CA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>N</w:t>
            </w:r>
            <w:r>
              <w:rPr>
                <w:rFonts w:asciiTheme="majorBidi" w:hAnsiTheme="majorBidi" w:cstheme="majorBidi"/>
              </w:rPr>
              <w:t>r.</w:t>
            </w:r>
            <w:r w:rsidRPr="008D15BB">
              <w:rPr>
                <w:rFonts w:asciiTheme="majorBidi" w:hAnsiTheme="majorBidi" w:cstheme="majorBidi"/>
              </w:rPr>
              <w:t xml:space="preserve"> of Cat</w:t>
            </w:r>
            <w:r>
              <w:rPr>
                <w:rFonts w:asciiTheme="majorBidi" w:hAnsiTheme="majorBidi" w:cstheme="majorBidi"/>
              </w:rPr>
              <w:t>.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DE438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8D15BB">
              <w:rPr>
                <w:rFonts w:asciiTheme="majorBidi" w:hAnsiTheme="majorBidi" w:cstheme="majorBidi"/>
              </w:rPr>
              <w:t>Categories</w:t>
            </w:r>
          </w:p>
        </w:tc>
      </w:tr>
      <w:tr w:rsidR="00FB1939" w:rsidRPr="00E7164F" w14:paraId="079A9405" w14:textId="77777777" w:rsidTr="00D9005B">
        <w:trPr>
          <w:trHeight w:val="1200"/>
        </w:trPr>
        <w:tc>
          <w:tcPr>
            <w:tcW w:w="21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C4864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inDistToCanal</w:t>
            </w:r>
          </w:p>
        </w:tc>
        <w:tc>
          <w:tcPr>
            <w:tcW w:w="18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5FE85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traight line distance from the closest location of the recoded species to the Suez Canal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0616BA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3.92E-05</w:t>
            </w:r>
          </w:p>
        </w:tc>
        <w:tc>
          <w:tcPr>
            <w:tcW w:w="15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46BF74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</w:t>
            </w:r>
            <w:r>
              <w:rPr>
                <w:rFonts w:asciiTheme="majorBidi" w:hAnsiTheme="majorBidi" w:cstheme="majorBidi"/>
              </w:rPr>
              <w:t>1*</w:t>
            </w:r>
          </w:p>
        </w:tc>
        <w:tc>
          <w:tcPr>
            <w:tcW w:w="11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CF94FA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372A2C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FDA5FD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36932954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02D350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rSpPerFamily_R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58CDC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ber of species per family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DBED0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6.27E-0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21820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0</w:t>
            </w:r>
            <w:r>
              <w:rPr>
                <w:rFonts w:asciiTheme="majorBidi" w:hAnsiTheme="majorBidi" w:cstheme="majorBidi"/>
              </w:rPr>
              <w:t>8*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8742C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1AAC1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04873E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15423242" w14:textId="77777777" w:rsidTr="00D9005B">
        <w:trPr>
          <w:trHeight w:val="18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A54F2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emersPelag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ED9C07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Habitat of the species in relation to the botto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2B96B6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8.11E-0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E59FD8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0</w:t>
            </w:r>
            <w:r>
              <w:rPr>
                <w:rFonts w:asciiTheme="majorBidi" w:hAnsiTheme="majorBidi" w:cstheme="majorBidi"/>
              </w:rPr>
              <w:t>7*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D60C75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ord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4CD1D0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BDF015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1 = surface,                       2 = midwater,                                      3 = close to bottom,                                                      4 = on the bottom,               NA</w:t>
            </w:r>
          </w:p>
        </w:tc>
      </w:tr>
      <w:tr w:rsidR="00FB1939" w:rsidRPr="00E7164F" w14:paraId="14CB9127" w14:textId="77777777" w:rsidTr="00D9005B">
        <w:trPr>
          <w:trHeight w:val="24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8EB97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chooling.Ordinal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96CBEA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The way fish species aggregat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DAD2A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1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4D01D2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8</w:t>
            </w:r>
            <w:r>
              <w:rPr>
                <w:rFonts w:asciiTheme="majorBidi" w:hAnsiTheme="majorBidi" w:cstheme="majorBidi"/>
              </w:rPr>
              <w:t>*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FBE5E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ord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B0466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589DC0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1 = 1-2,                                              1.5 = 1-2 &amp; 3-10,                                 2 = 3-10,                                           2.5 = 3-10 &amp; 11-100,                             3 = 11-100,                                         3.5 = 11-100 &amp; &gt;100,                                                      4 = &gt;100,                                                                                               NA</w:t>
            </w:r>
          </w:p>
        </w:tc>
      </w:tr>
      <w:tr w:rsidR="00FB1939" w:rsidRPr="00E7164F" w14:paraId="2A53E625" w14:textId="77777777" w:rsidTr="00D9005B">
        <w:trPr>
          <w:trHeight w:val="2415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08C4D8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Type.of.Bottom.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86419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referred bottom beneath each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8FD15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1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65FD8D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</w:t>
            </w:r>
            <w:r>
              <w:rPr>
                <w:rFonts w:asciiTheme="majorBidi" w:hAnsiTheme="majorBidi" w:cstheme="majorBidi"/>
              </w:rPr>
              <w:t>9*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0F9A3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F9B54A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0C779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oft,                                    hard,                  both,                        none (water column),                                 NA</w:t>
            </w:r>
          </w:p>
        </w:tc>
      </w:tr>
      <w:tr w:rsidR="00FB1939" w:rsidRPr="00E7164F" w14:paraId="715CB787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B0E591" w14:textId="77777777" w:rsidR="00FB1939" w:rsidRPr="0026723A" w:rsidRDefault="00FB1939" w:rsidP="00D9005B">
            <w:pPr>
              <w:rPr>
                <w:rFonts w:asciiTheme="majorBidi" w:hAnsiTheme="majorBidi" w:cstheme="majorBidi"/>
                <w:i/>
              </w:rPr>
            </w:pPr>
            <w:r w:rsidRPr="0026723A">
              <w:rPr>
                <w:rFonts w:asciiTheme="majorBidi" w:hAnsiTheme="majorBidi" w:cstheme="majorBidi"/>
                <w:i/>
              </w:rPr>
              <w:t>SSTmax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63DA7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onthly maximum sea surface temperature recorded for the observed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C2067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0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7FC6D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1</w:t>
            </w:r>
            <w:r>
              <w:rPr>
                <w:rFonts w:asciiTheme="majorBidi" w:hAnsiTheme="majorBidi" w:cstheme="majorBidi"/>
              </w:rPr>
              <w:t>6*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FC39B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A3EF4E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C4515A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26B42BDA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F9ACA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pecial.Habitat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161712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Whether a species exists in estuaries, mangroves, bays, harbour, brakish water or river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40153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2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F7A52C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8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2C6122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inary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B4348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509D6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yes,                           no info</w:t>
            </w:r>
          </w:p>
        </w:tc>
      </w:tr>
      <w:tr w:rsidR="00FB1939" w:rsidRPr="00E7164F" w14:paraId="0A464508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030815" w14:textId="77777777" w:rsidR="00FB1939" w:rsidRPr="0026723A" w:rsidRDefault="00FB1939" w:rsidP="00D9005B">
            <w:pPr>
              <w:rPr>
                <w:rFonts w:asciiTheme="majorBidi" w:hAnsiTheme="majorBidi" w:cstheme="majorBidi"/>
                <w:i/>
              </w:rPr>
            </w:pPr>
            <w:r w:rsidRPr="0026723A">
              <w:rPr>
                <w:rFonts w:asciiTheme="majorBidi" w:hAnsiTheme="majorBidi" w:cstheme="majorBidi"/>
                <w:i/>
              </w:rPr>
              <w:t>SSTrang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45A0F2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ean value of the yearly sea surface temperature range of the observed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0533B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42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89E1C2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</w:t>
            </w: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4AA8C7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DC511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204D6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3F222DF9" w14:textId="77777777" w:rsidTr="00D9005B">
        <w:trPr>
          <w:trHeight w:val="9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D30AD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Transport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549AA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Whether the species is capable of attaching to moving bod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BDAE6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6</w:t>
            </w: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D8154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B64F8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inary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15504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B6492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yes,                            no info</w:t>
            </w:r>
          </w:p>
        </w:tc>
      </w:tr>
      <w:tr w:rsidR="00FB1939" w:rsidRPr="00E7164F" w14:paraId="6B6EC949" w14:textId="77777777" w:rsidTr="00D9005B">
        <w:trPr>
          <w:trHeight w:val="9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4A6F3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Egg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996EF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Way of suspension of the egg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41E4D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78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F535B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9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1B9CD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5D478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8D512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enthic,             pelagic,                    NA</w:t>
            </w:r>
          </w:p>
        </w:tc>
      </w:tr>
      <w:tr w:rsidR="00FB1939" w:rsidRPr="00E7164F" w14:paraId="2DCA7932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42CF56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RepGuild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D00C7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trategies to parental car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77B487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8</w:t>
            </w: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F96B94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0.1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4F4C7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35190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0D999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earers,          guarders,  nonguarders,        NA</w:t>
            </w:r>
          </w:p>
        </w:tc>
      </w:tr>
      <w:tr w:rsidR="00FB1939" w:rsidRPr="00E7164F" w14:paraId="779FB325" w14:textId="77777777" w:rsidTr="00D9005B">
        <w:trPr>
          <w:trHeight w:val="18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983B3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Vulnerability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25AFB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"Level of catchability"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2D1B79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</w:t>
            </w:r>
            <w:r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27C449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45F311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2EA211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04F10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25A3AB2A" w14:textId="77777777" w:rsidTr="00D9005B">
        <w:trPr>
          <w:trHeight w:val="3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A87A3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FeedingTyp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657FD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ost common diet of the fish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6E688F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0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20489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7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28E785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EAA87A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F21FAE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rnivore, detritivore, herbivore, omnivore, piscivore,                    NA</w:t>
            </w:r>
          </w:p>
        </w:tc>
      </w:tr>
      <w:tr w:rsidR="00FB1939" w:rsidRPr="00E7164F" w14:paraId="16B59C8B" w14:textId="77777777" w:rsidTr="00D9005B">
        <w:trPr>
          <w:trHeight w:val="3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2EA410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Length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FCD6A0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aximum Length (TL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6A83F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14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563FC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2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D977F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3DCA52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B7F81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704416A6" w14:textId="77777777" w:rsidTr="00D9005B">
        <w:trPr>
          <w:trHeight w:val="24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04342A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Fertilizatio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F610FC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Way of exchanging gamet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A742F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20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C02F3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33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7DFD04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47284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4E069B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external,               in brood pouch or similar structure, internal (oviduct),                    NA</w:t>
            </w:r>
          </w:p>
        </w:tc>
      </w:tr>
      <w:tr w:rsidR="00FB1939" w:rsidRPr="00E7164F" w14:paraId="11D3B000" w14:textId="77777777" w:rsidTr="00D9005B">
        <w:trPr>
          <w:trHeight w:val="21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F25DAF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odyShapeI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A4ED8F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ody shape lateral view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DE6CA2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3</w:t>
            </w: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9E64A7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</w:t>
            </w:r>
            <w:r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2C4248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BA32B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737C6D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eel-like,   elongated,  fusiform,                          short &amp; deep,               other,                     NA</w:t>
            </w:r>
          </w:p>
        </w:tc>
      </w:tr>
      <w:tr w:rsidR="00FB1939" w:rsidRPr="00E7164F" w14:paraId="3A1BA502" w14:textId="77777777" w:rsidTr="00D9005B">
        <w:trPr>
          <w:trHeight w:val="15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13A29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Resilienc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50D28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Ability of the fish species to recover from fishing pressure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CAA02F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3</w:t>
            </w: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141060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6908F1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ord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2CE0B5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59617C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1 = Very low,            2 = Low,                       3 = Medium,                4 = High,                       NA</w:t>
            </w:r>
          </w:p>
        </w:tc>
      </w:tr>
      <w:tr w:rsidR="00FB1939" w:rsidRPr="00E7164F" w14:paraId="58FC7715" w14:textId="77777777" w:rsidTr="00D9005B">
        <w:trPr>
          <w:trHeight w:val="15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96048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Vertical.Migratio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38C83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iel vertical movement with depth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4650A7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</w:t>
            </w: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35065E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634A5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inary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228584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D07A9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yes,                          no info</w:t>
            </w:r>
          </w:p>
        </w:tc>
      </w:tr>
      <w:tr w:rsidR="00FB1939" w:rsidRPr="00E7164F" w14:paraId="77DD3227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71343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ringParent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EE557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efines whic</w:t>
            </w:r>
            <w:r>
              <w:rPr>
                <w:rFonts w:asciiTheme="majorBidi" w:hAnsiTheme="majorBidi" w:cstheme="majorBidi"/>
              </w:rPr>
              <w:t>h</w:t>
            </w:r>
            <w:r w:rsidRPr="00E7164F">
              <w:rPr>
                <w:rFonts w:asciiTheme="majorBidi" w:hAnsiTheme="majorBidi" w:cstheme="majorBidi"/>
              </w:rPr>
              <w:t xml:space="preserve"> parent is the caring paren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751846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</w:t>
            </w: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D50686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0C16E1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7A83C6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C21CDB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aternal,           paternal,           none,                    NA</w:t>
            </w:r>
          </w:p>
        </w:tc>
      </w:tr>
      <w:tr w:rsidR="00FB1939" w:rsidRPr="00E7164F" w14:paraId="54F4B678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BD9F21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Habitat.1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732A046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ode of living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DF78A0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C76373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E2FD25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BA59D1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883F6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enthic,           pelagic,                   benthopelagic,       NA</w:t>
            </w:r>
          </w:p>
        </w:tc>
      </w:tr>
      <w:tr w:rsidR="00FB1939" w:rsidRPr="00E7164F" w14:paraId="00122FC0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B08FCF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Shap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2DCCA9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hape of the caudal fi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B542A2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8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6E17E8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3BF8D2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9807E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7351B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forked,                truncate,            pointed,            other,                                    NA</w:t>
            </w:r>
          </w:p>
        </w:tc>
      </w:tr>
      <w:tr w:rsidR="00FB1939" w:rsidRPr="00E7164F" w14:paraId="65645741" w14:textId="77777777" w:rsidTr="00D9005B">
        <w:trPr>
          <w:trHeight w:val="21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4BE858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Food.item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C168A4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ommon food items in stomach content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7C2B5C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8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C48F2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6B4886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E100C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13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0E8933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enthic invertebrates, fish,                  benthic algae, seaweed, zooplankton, cephalopods, seagrass,      detritus, phytoplankton, scavenger, parasites,         other,                    NA</w:t>
            </w:r>
          </w:p>
        </w:tc>
      </w:tr>
      <w:tr w:rsidR="00FB1939" w:rsidRPr="00E7164F" w14:paraId="42A7C13E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574543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axDepth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AD0C37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aximum depth the species was recorde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5E85AA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4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DEA235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5996D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9FBB93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FCBB3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5AB2977E" w14:textId="77777777" w:rsidTr="00D9005B">
        <w:trPr>
          <w:trHeight w:val="237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8AD363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ReproMod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0511B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Reproduction mode of the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585E63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CDC7C3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95BCA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872D30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817235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ioecism, protandry, protogyny,            true hermaphroditism,                              NA</w:t>
            </w:r>
          </w:p>
        </w:tc>
      </w:tr>
      <w:tr w:rsidR="00FB1939" w:rsidRPr="00E7164F" w14:paraId="1CD2D0D4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06A980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Territoriality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457743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Whether a species is territorial or not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A13931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BFDC88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32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2026BE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inary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F1A79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B6908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yes,                           no info</w:t>
            </w:r>
          </w:p>
        </w:tc>
      </w:tr>
      <w:tr w:rsidR="00FB1939" w:rsidRPr="00E7164F" w14:paraId="4FA0260C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EA2035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FoodTroph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866445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Trophic level of the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659B35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A42381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96DE31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AE511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56A71E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4CC831D9" w14:textId="77777777" w:rsidTr="00D9005B">
        <w:trPr>
          <w:trHeight w:val="21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DE07B9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osOfMouth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F32D6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osition of the mouth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216319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</w:t>
            </w:r>
            <w:r>
              <w:rPr>
                <w:rFonts w:asciiTheme="majorBidi" w:hAnsiTheme="majorBidi" w:cstheme="majorBidi"/>
              </w:rPr>
              <w:t>5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6E35CA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58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B66FAD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8B2DBF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0AD209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inferior,      superior,                 terminal,                NA</w:t>
            </w:r>
          </w:p>
        </w:tc>
      </w:tr>
      <w:tr w:rsidR="00FB1939" w:rsidRPr="00E7164F" w14:paraId="4C6D1DE6" w14:textId="77777777" w:rsidTr="00D9005B">
        <w:trPr>
          <w:trHeight w:val="2955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72D286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Herbivory2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A72BCD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Very general description of the diet of fish species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EC39FB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</w:t>
            </w:r>
            <w:r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1D3AD0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</w:t>
            </w:r>
            <w:r>
              <w:rPr>
                <w:rFonts w:asciiTheme="majorBidi" w:hAnsiTheme="majorBidi" w:cstheme="majorBidi"/>
              </w:rPr>
              <w:t>60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0A225E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794335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B83053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ainly animals (troph.2.8 and up),                            mainly pants/detritus (troph.2-2.19),                               plants/detritus + animals (troph.2.2-2.79),                                        NA</w:t>
            </w:r>
          </w:p>
        </w:tc>
      </w:tr>
      <w:tr w:rsidR="00FB1939" w:rsidRPr="00E7164F" w14:paraId="6884966D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120DC7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D50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4B7A2B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hylogenetic diversity index (PD5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3EB2C1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7</w:t>
            </w:r>
            <w:r>
              <w:rPr>
                <w:rFonts w:asciiTheme="majorBidi" w:hAnsiTheme="majorBidi" w:cstheme="majorBidi"/>
              </w:rPr>
              <w:t>3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0082D3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4BCCC7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9FDA1F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23B504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27AE1E2A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18BC89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odyShapeII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2A9A048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Body shape cross sectio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1AD263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7</w:t>
            </w:r>
            <w:r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AA0883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B9582D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1CA219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7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27683E1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angular,             circular,               compressed,     flattened,          oval,                   other,                        NA</w:t>
            </w:r>
          </w:p>
        </w:tc>
      </w:tr>
      <w:tr w:rsidR="00FB1939" w:rsidRPr="00E7164F" w14:paraId="21D2639B" w14:textId="77777777" w:rsidTr="00D9005B">
        <w:trPr>
          <w:trHeight w:val="6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DC7F96A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inDepth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BB82E4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Minimum depth the species was recorded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43D41A4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77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020B3C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</w:t>
            </w:r>
            <w:r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875E20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numeric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D6CE93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63C493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-</w:t>
            </w:r>
          </w:p>
        </w:tc>
      </w:tr>
      <w:tr w:rsidR="00FB1939" w:rsidRPr="00E7164F" w14:paraId="6B317406" w14:textId="77777777" w:rsidTr="00D9005B">
        <w:trPr>
          <w:trHeight w:val="2700"/>
        </w:trPr>
        <w:tc>
          <w:tcPr>
            <w:tcW w:w="21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F43FEDD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StockDef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E9517B0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istributions of each fish species from the Red Sea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8BA85A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8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5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76A5C216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</w:t>
            </w:r>
            <w:r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1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5013BA3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1FDB529B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BFCC57F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 xml:space="preserve">Indo Pacific,                                               Indo West Pacific,                                    Indian,                              Red Sea,                  Western Indian,                                     Western Pacific </w:t>
            </w:r>
          </w:p>
        </w:tc>
      </w:tr>
      <w:tr w:rsidR="00FB1939" w:rsidRPr="00E7164F" w14:paraId="2525A27A" w14:textId="77777777" w:rsidTr="00D9005B">
        <w:trPr>
          <w:trHeight w:val="1200"/>
        </w:trPr>
        <w:tc>
          <w:tcPr>
            <w:tcW w:w="21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633CF0AE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Activity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3EA2FA2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Peak time of activity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A322D53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94</w:t>
            </w:r>
          </w:p>
        </w:tc>
        <w:tc>
          <w:tcPr>
            <w:tcW w:w="15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320189F7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0.69</w:t>
            </w:r>
          </w:p>
        </w:tc>
        <w:tc>
          <w:tcPr>
            <w:tcW w:w="11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16A725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categorical/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E7164F">
              <w:rPr>
                <w:rFonts w:asciiTheme="majorBidi" w:hAnsiTheme="majorBidi" w:cstheme="majorBidi"/>
              </w:rPr>
              <w:t>nominal</w:t>
            </w:r>
          </w:p>
        </w:tc>
        <w:tc>
          <w:tcPr>
            <w:tcW w:w="7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016E4D4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4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hideMark/>
          </w:tcPr>
          <w:p w14:paraId="095536D8" w14:textId="77777777" w:rsidR="00FB1939" w:rsidRPr="008D15BB" w:rsidRDefault="00FB1939" w:rsidP="00D9005B">
            <w:pPr>
              <w:rPr>
                <w:rFonts w:asciiTheme="majorBidi" w:hAnsiTheme="majorBidi" w:cstheme="majorBidi"/>
              </w:rPr>
            </w:pPr>
            <w:r w:rsidRPr="00E7164F">
              <w:rPr>
                <w:rFonts w:asciiTheme="majorBidi" w:hAnsiTheme="majorBidi" w:cstheme="majorBidi"/>
              </w:rPr>
              <w:t>diurnal,                   nocturnal,             both,                                      NA</w:t>
            </w:r>
          </w:p>
        </w:tc>
      </w:tr>
    </w:tbl>
    <w:p w14:paraId="2FD6F386" w14:textId="77777777" w:rsidR="00FB1939" w:rsidRDefault="00FB1939" w:rsidP="00FB193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 (1): Food Items variable has mutually exclusive categories therefore each category was treated as an independent variable.</w:t>
      </w:r>
    </w:p>
    <w:p w14:paraId="4E07A1B1" w14:textId="6449397D" w:rsidR="00FB1939" w:rsidRDefault="00FB1939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6E708F2B" w14:textId="77777777" w:rsidR="00FB1939" w:rsidRPr="0042592C" w:rsidRDefault="00FB1939" w:rsidP="00FB1939">
      <w:pPr>
        <w:pStyle w:val="NormalWeb"/>
        <w:jc w:val="center"/>
      </w:pPr>
      <w:r>
        <w:fldChar w:fldCharType="begin"/>
      </w:r>
      <w:r>
        <w:instrText>ADDIN RW.BIB</w:instrText>
      </w:r>
      <w:r>
        <w:fldChar w:fldCharType="separate"/>
      </w:r>
      <w:r w:rsidRPr="0042592C">
        <w:t>References</w:t>
      </w:r>
    </w:p>
    <w:p w14:paraId="6F31651F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ariche, M. (2011) First record of the cube boxfish </w:t>
      </w:r>
      <w:r w:rsidRPr="0042592C">
        <w:rPr>
          <w:i/>
          <w:iCs/>
        </w:rPr>
        <w:t>Ostracion cubicus</w:t>
      </w:r>
      <w:r w:rsidRPr="0042592C">
        <w:t xml:space="preserve"> (Ostraciidae) and additional records of </w:t>
      </w:r>
      <w:r w:rsidRPr="0042592C">
        <w:rPr>
          <w:i/>
          <w:iCs/>
        </w:rPr>
        <w:t>Champsodon vorax</w:t>
      </w:r>
      <w:r w:rsidRPr="0042592C">
        <w:t xml:space="preserve"> (Champsodontidae) from the Mediterranean. </w:t>
      </w:r>
      <w:r w:rsidRPr="0042592C">
        <w:rPr>
          <w:i/>
          <w:iCs/>
        </w:rPr>
        <w:t xml:space="preserve">Aqua, International Journal of Ichthyology, </w:t>
      </w:r>
      <w:r w:rsidRPr="0042592C">
        <w:rPr>
          <w:b/>
          <w:bCs/>
        </w:rPr>
        <w:t xml:space="preserve">17, </w:t>
      </w:r>
      <w:r w:rsidRPr="0042592C">
        <w:t>181-184.</w:t>
      </w:r>
    </w:p>
    <w:p w14:paraId="550143E1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ariche, M. (2012) First record of the angelfish </w:t>
      </w:r>
      <w:r w:rsidRPr="0042592C">
        <w:rPr>
          <w:i/>
          <w:iCs/>
        </w:rPr>
        <w:t>Pomacanthus maculosus</w:t>
      </w:r>
      <w:r w:rsidRPr="0042592C">
        <w:t xml:space="preserve"> (Teleostei: Pomacanthidae) in the Mediterranean. </w:t>
      </w:r>
      <w:r w:rsidRPr="0042592C">
        <w:rPr>
          <w:i/>
          <w:iCs/>
        </w:rPr>
        <w:t xml:space="preserve">Aqua.International Journal of Ichthyology, </w:t>
      </w:r>
      <w:r w:rsidRPr="0042592C">
        <w:rPr>
          <w:b/>
          <w:bCs/>
        </w:rPr>
        <w:t xml:space="preserve">16, </w:t>
      </w:r>
      <w:r w:rsidRPr="0042592C">
        <w:t>31-33.</w:t>
      </w:r>
    </w:p>
    <w:p w14:paraId="2C96050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ariche, M. &amp; Azzurro, E. (2013) New records and establishment of the Indian Ocean twospot cardinalfish </w:t>
      </w:r>
      <w:r w:rsidRPr="0042592C">
        <w:rPr>
          <w:i/>
          <w:iCs/>
        </w:rPr>
        <w:t>Cheilodipterus novemstriatus</w:t>
      </w:r>
      <w:r w:rsidRPr="0042592C">
        <w:t xml:space="preserve"> (Rüppell, 1838) in the Mediterranean Sea. </w:t>
      </w:r>
      <w:r w:rsidRPr="0042592C">
        <w:rPr>
          <w:i/>
          <w:iCs/>
        </w:rPr>
        <w:t xml:space="preserve">BioInvasions Records, </w:t>
      </w:r>
      <w:r w:rsidRPr="0042592C">
        <w:rPr>
          <w:b/>
          <w:bCs/>
        </w:rPr>
        <w:t xml:space="preserve">4, </w:t>
      </w:r>
      <w:r w:rsidRPr="0042592C">
        <w:t>299-301.</w:t>
      </w:r>
    </w:p>
    <w:p w14:paraId="124C964C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ariche, M. &amp; Heemstra, P. (2012) First record of the blacktip grouper </w:t>
      </w:r>
      <w:r w:rsidRPr="0042592C">
        <w:rPr>
          <w:i/>
          <w:iCs/>
        </w:rPr>
        <w:t>Epinephelus fasciatus</w:t>
      </w:r>
      <w:r w:rsidRPr="0042592C">
        <w:t xml:space="preserve"> (Teleostei: Serranidae) in the Mediterranean Sea. </w:t>
      </w:r>
      <w:r w:rsidRPr="0042592C">
        <w:rPr>
          <w:i/>
          <w:iCs/>
        </w:rPr>
        <w:t xml:space="preserve">Marine Biodiversity Records, </w:t>
      </w:r>
      <w:r w:rsidRPr="0042592C">
        <w:rPr>
          <w:b/>
          <w:bCs/>
        </w:rPr>
        <w:t xml:space="preserve">5, </w:t>
      </w:r>
      <w:r w:rsidRPr="0042592C">
        <w:t>e1.</w:t>
      </w:r>
    </w:p>
    <w:p w14:paraId="1F2E9B88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53) Mediterranean fishes of Israel. </w:t>
      </w:r>
      <w:r w:rsidRPr="0042592C">
        <w:rPr>
          <w:i/>
          <w:iCs/>
        </w:rPr>
        <w:t xml:space="preserve">Bulletin of the Sea Fisheries Research Station, Haifa., </w:t>
      </w:r>
      <w:r w:rsidRPr="0042592C">
        <w:rPr>
          <w:b/>
          <w:bCs/>
        </w:rPr>
        <w:t xml:space="preserve">8, </w:t>
      </w:r>
      <w:r w:rsidRPr="0042592C">
        <w:t>1-40.</w:t>
      </w:r>
    </w:p>
    <w:p w14:paraId="5A11738A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76) Occurrence of Red Sea fishes </w:t>
      </w:r>
      <w:r w:rsidRPr="0042592C">
        <w:rPr>
          <w:i/>
          <w:iCs/>
        </w:rPr>
        <w:t>Herklotsichthys punctatus</w:t>
      </w:r>
      <w:r w:rsidRPr="0042592C">
        <w:t xml:space="preserve">, </w:t>
      </w:r>
      <w:r w:rsidRPr="0042592C">
        <w:rPr>
          <w:i/>
          <w:iCs/>
        </w:rPr>
        <w:t>Autisthes puta</w:t>
      </w:r>
      <w:r w:rsidRPr="0042592C">
        <w:t xml:space="preserve"> and </w:t>
      </w:r>
      <w:r w:rsidRPr="0042592C">
        <w:rPr>
          <w:i/>
          <w:iCs/>
        </w:rPr>
        <w:t>Rhonciscus stridens</w:t>
      </w:r>
      <w:r w:rsidRPr="0042592C">
        <w:t xml:space="preserve"> in the eastern Mediterranean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25, </w:t>
      </w:r>
      <w:r w:rsidRPr="0042592C">
        <w:t>212-213.</w:t>
      </w:r>
    </w:p>
    <w:p w14:paraId="6A8A6BBE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77) New records of Red Sea immigrants in the eastern Mediterranean. </w:t>
      </w:r>
      <w:r w:rsidRPr="0042592C">
        <w:rPr>
          <w:i/>
          <w:iCs/>
        </w:rPr>
        <w:t xml:space="preserve">Cybium, </w:t>
      </w:r>
      <w:r w:rsidRPr="0042592C">
        <w:rPr>
          <w:b/>
          <w:bCs/>
        </w:rPr>
        <w:t xml:space="preserve">3, </w:t>
      </w:r>
      <w:r w:rsidRPr="0042592C">
        <w:t>95-102.</w:t>
      </w:r>
    </w:p>
    <w:p w14:paraId="5B544677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78) Immigration of fishes through the Suez Canal. </w:t>
      </w:r>
      <w:r w:rsidRPr="0042592C">
        <w:rPr>
          <w:i/>
          <w:iCs/>
        </w:rPr>
        <w:t xml:space="preserve">Fishery Bulletin, </w:t>
      </w:r>
      <w:r w:rsidRPr="0042592C">
        <w:rPr>
          <w:b/>
          <w:bCs/>
        </w:rPr>
        <w:t xml:space="preserve">76, </w:t>
      </w:r>
      <w:r w:rsidRPr="0042592C">
        <w:t>249-255.</w:t>
      </w:r>
    </w:p>
    <w:p w14:paraId="4B203964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83) An Indo-Pacific goby </w:t>
      </w:r>
      <w:r w:rsidRPr="0042592C">
        <w:rPr>
          <w:i/>
          <w:iCs/>
        </w:rPr>
        <w:t>Oxyurichthys papuensis</w:t>
      </w:r>
      <w:r w:rsidRPr="0042592C">
        <w:t xml:space="preserve"> (Valenciennes, 1837) in the eastern Mediterranean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20, </w:t>
      </w:r>
      <w:r w:rsidRPr="0042592C">
        <w:t>1-39.</w:t>
      </w:r>
    </w:p>
    <w:p w14:paraId="2E469C54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(1993) A review of the Indo-West Pacific congrid fishes of genera Rhynchoconger and Bathycongrus with the description of three new species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39, </w:t>
      </w:r>
      <w:r w:rsidRPr="0042592C">
        <w:t>349-370.</w:t>
      </w:r>
    </w:p>
    <w:p w14:paraId="65E804A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&amp; Fishelson, L. (1964) </w:t>
      </w:r>
      <w:r w:rsidRPr="0042592C">
        <w:rPr>
          <w:i/>
          <w:iCs/>
        </w:rPr>
        <w:t>Two siganid fishes of Red Sea origin in the eastern Mediterranean</w:t>
      </w:r>
      <w:r w:rsidRPr="0042592C">
        <w:t>Ministry of Agriculture, Dept. of Fisheries, Sea Fisheries Research Station, Haifa, Israel.</w:t>
      </w:r>
    </w:p>
    <w:p w14:paraId="1108499A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&amp; Golani, D. (1979) Ten years of fisheries biology investigations of the Bardawil Lagoon. </w:t>
      </w:r>
      <w:r w:rsidRPr="0042592C">
        <w:rPr>
          <w:i/>
          <w:iCs/>
        </w:rPr>
        <w:t xml:space="preserve">Fishbreeding Israel, </w:t>
      </w:r>
      <w:r w:rsidRPr="0042592C">
        <w:rPr>
          <w:b/>
          <w:bCs/>
        </w:rPr>
        <w:t xml:space="preserve">14, </w:t>
      </w:r>
      <w:r w:rsidRPr="0042592C">
        <w:t>29-37.</w:t>
      </w:r>
    </w:p>
    <w:p w14:paraId="05FC49E1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n-Tuvia, A. &amp; Lourie, A. (1969) A Red Sea grouper </w:t>
      </w:r>
      <w:r w:rsidRPr="0042592C">
        <w:rPr>
          <w:i/>
          <w:iCs/>
        </w:rPr>
        <w:t>Epinephelus tauvina</w:t>
      </w:r>
      <w:r w:rsidRPr="0042592C">
        <w:t xml:space="preserve"> caught on the Mediterranean coast of Israel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18, </w:t>
      </w:r>
      <w:r w:rsidRPr="0042592C">
        <w:t>245-247.</w:t>
      </w:r>
    </w:p>
    <w:p w14:paraId="3AAAE14E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ertin, L. (1943) Les clupeiformes du Canal de Suez, comparés à ceux de la Mer Rouge et de la Méditerranée. </w:t>
      </w:r>
      <w:r w:rsidRPr="0042592C">
        <w:rPr>
          <w:i/>
          <w:iCs/>
        </w:rPr>
        <w:t xml:space="preserve">Bulletin du Museum National d'Histoire Naturelle, </w:t>
      </w:r>
      <w:r w:rsidRPr="0042592C">
        <w:rPr>
          <w:b/>
          <w:bCs/>
        </w:rPr>
        <w:t xml:space="preserve">15, </w:t>
      </w:r>
      <w:r w:rsidRPr="0042592C">
        <w:t>389-391.</w:t>
      </w:r>
    </w:p>
    <w:p w14:paraId="4892396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ilecenoglu, M. &amp; Kaya, M. (2006) A new alien fish in the Mediterranean Sea – </w:t>
      </w:r>
      <w:r w:rsidRPr="0042592C">
        <w:rPr>
          <w:i/>
          <w:iCs/>
        </w:rPr>
        <w:t>Platax teira</w:t>
      </w:r>
      <w:r w:rsidRPr="0042592C">
        <w:t xml:space="preserve"> (Forsskål, 1775) (Osteichthyes: Ephippidae)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1, </w:t>
      </w:r>
      <w:r w:rsidRPr="0042592C">
        <w:t>80-83.</w:t>
      </w:r>
    </w:p>
    <w:p w14:paraId="2CB072D1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Bruun, A.F. (1935) Parexocoetus, a Red Sea flying fish in the Mediterranean. </w:t>
      </w:r>
      <w:r w:rsidRPr="0042592C">
        <w:rPr>
          <w:i/>
          <w:iCs/>
        </w:rPr>
        <w:t xml:space="preserve">Nature, </w:t>
      </w:r>
      <w:r w:rsidRPr="0042592C">
        <w:rPr>
          <w:b/>
          <w:bCs/>
        </w:rPr>
        <w:t xml:space="preserve">136, </w:t>
      </w:r>
      <w:r w:rsidRPr="0042592C">
        <w:t>553-553.</w:t>
      </w:r>
    </w:p>
    <w:p w14:paraId="08318C54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Çinar, M.E., Bilecenoglu, M., Ozturk, B. &amp; Can, A. (2006) New records of alien species on the Levantine coast of Turkey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1, </w:t>
      </w:r>
      <w:r w:rsidRPr="0042592C">
        <w:t>84-90.</w:t>
      </w:r>
    </w:p>
    <w:p w14:paraId="6FE1222B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Collette, B.B. (1970) </w:t>
      </w:r>
      <w:r w:rsidRPr="0042592C">
        <w:rPr>
          <w:i/>
          <w:iCs/>
        </w:rPr>
        <w:t>Rastrelliger kanagurta</w:t>
      </w:r>
      <w:r w:rsidRPr="0042592C">
        <w:t xml:space="preserve">, another Red Sea immigrant into the Mediterranean Sea, with a key to the Mediterranean species of Scombridae. </w:t>
      </w:r>
      <w:r w:rsidRPr="0042592C">
        <w:rPr>
          <w:i/>
          <w:iCs/>
        </w:rPr>
        <w:t xml:space="preserve">Bulletin of Sea Fisheries Research Station, Haifa, </w:t>
      </w:r>
      <w:r w:rsidRPr="0042592C">
        <w:rPr>
          <w:b/>
          <w:bCs/>
        </w:rPr>
        <w:t xml:space="preserve">53, </w:t>
      </w:r>
      <w:r w:rsidRPr="0042592C">
        <w:t>3-6.</w:t>
      </w:r>
    </w:p>
    <w:p w14:paraId="2AE8B98B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Corsini, M., Margies, P., Kondilatos, G. &amp; Economidis, P.E. (2006) Three new exotic fish record from the SE Aegean Greek waters. </w:t>
      </w:r>
      <w:r w:rsidRPr="0042592C">
        <w:rPr>
          <w:i/>
          <w:iCs/>
        </w:rPr>
        <w:t xml:space="preserve">Scientia Marina, </w:t>
      </w:r>
      <w:r w:rsidRPr="0042592C">
        <w:rPr>
          <w:b/>
          <w:bCs/>
        </w:rPr>
        <w:t xml:space="preserve">70, </w:t>
      </w:r>
      <w:r w:rsidRPr="0042592C">
        <w:t>319-323.</w:t>
      </w:r>
    </w:p>
    <w:p w14:paraId="3D22CEF5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Edelist, D., Spanier, E. &amp; Golani, D. (2011) Evidence for the occurrence of the Indo-Pacific Stonefish </w:t>
      </w:r>
      <w:r w:rsidRPr="0042592C">
        <w:rPr>
          <w:i/>
          <w:iCs/>
        </w:rPr>
        <w:t>Synanceia verrucosa</w:t>
      </w:r>
      <w:r w:rsidRPr="0042592C">
        <w:t xml:space="preserve"> in the Mediterranean Sea. </w:t>
      </w:r>
      <w:r w:rsidRPr="0042592C">
        <w:rPr>
          <w:i/>
          <w:iCs/>
        </w:rPr>
        <w:t xml:space="preserve">Ichthyologica et Piscatoria, </w:t>
      </w:r>
      <w:r w:rsidRPr="0042592C">
        <w:rPr>
          <w:b/>
          <w:bCs/>
        </w:rPr>
        <w:t xml:space="preserve">41, </w:t>
      </w:r>
      <w:r w:rsidRPr="0042592C">
        <w:t>129-131.</w:t>
      </w:r>
    </w:p>
    <w:p w14:paraId="7B6A4F1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Eryilmaz, L. &amp; Dalyan, C. (2006) First record of </w:t>
      </w:r>
      <w:r w:rsidRPr="0042592C">
        <w:rPr>
          <w:i/>
          <w:iCs/>
        </w:rPr>
        <w:t>Apogon queketti</w:t>
      </w:r>
      <w:r w:rsidRPr="0042592C">
        <w:t xml:space="preserve"> Gilchrist (Osteichthyes: Apogonidae) in the Mediterranean Sea. </w:t>
      </w:r>
      <w:r w:rsidRPr="0042592C">
        <w:rPr>
          <w:i/>
          <w:iCs/>
        </w:rPr>
        <w:t xml:space="preserve">Fish Biology, </w:t>
      </w:r>
      <w:r w:rsidRPr="0042592C">
        <w:rPr>
          <w:b/>
          <w:bCs/>
        </w:rPr>
        <w:t xml:space="preserve">69, </w:t>
      </w:r>
      <w:r w:rsidRPr="0042592C">
        <w:t>1251-1254.</w:t>
      </w:r>
    </w:p>
    <w:p w14:paraId="3869072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eorge, C.J., Athanassiou, V.A. &amp; Boulos, I. (1964) </w:t>
      </w:r>
      <w:r w:rsidRPr="0042592C">
        <w:rPr>
          <w:i/>
          <w:iCs/>
        </w:rPr>
        <w:t>The fishes of the coastal waters of Lebanon</w:t>
      </w:r>
      <w:r w:rsidRPr="0042592C">
        <w:t>American University of Beirut, Beirut.</w:t>
      </w:r>
    </w:p>
    <w:p w14:paraId="3043A534" w14:textId="77777777" w:rsidR="00FB1939" w:rsidRPr="0042592C" w:rsidRDefault="00FB1939" w:rsidP="00FB1939">
      <w:pPr>
        <w:pStyle w:val="NormalWeb"/>
        <w:ind w:left="450" w:hanging="450"/>
      </w:pPr>
      <w:r w:rsidRPr="0042592C">
        <w:t>Gökoglu, M., Bodur, T. &amp; Kaya, Y. (2003) First record of the Red Sea bannerfish (</w:t>
      </w:r>
      <w:r w:rsidRPr="0042592C">
        <w:rPr>
          <w:i/>
          <w:iCs/>
        </w:rPr>
        <w:t>Heniochus intermedius</w:t>
      </w:r>
      <w:r w:rsidRPr="0042592C">
        <w:t xml:space="preserve"> Steindachner, 1893) from the Mediterranean Sea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49, </w:t>
      </w:r>
      <w:r w:rsidRPr="0042592C">
        <w:t>324-325.</w:t>
      </w:r>
    </w:p>
    <w:p w14:paraId="2E258D6A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1987) The Red Sea pufferfish, </w:t>
      </w:r>
      <w:r w:rsidRPr="0042592C">
        <w:rPr>
          <w:i/>
          <w:iCs/>
        </w:rPr>
        <w:t>Torquigener flavimaculosus</w:t>
      </w:r>
      <w:r w:rsidRPr="0042592C">
        <w:t xml:space="preserve"> Hardy and Randall 1983, a new Suez Canal migrant to the eastern Mediterranean. (Pisces: Tetraodontidae). </w:t>
      </w:r>
      <w:r w:rsidRPr="0042592C">
        <w:rPr>
          <w:i/>
          <w:iCs/>
        </w:rPr>
        <w:t xml:space="preserve">Senckenbergiana Maritima, </w:t>
      </w:r>
      <w:r w:rsidRPr="0042592C">
        <w:rPr>
          <w:b/>
          <w:bCs/>
        </w:rPr>
        <w:t xml:space="preserve">19, </w:t>
      </w:r>
      <w:r w:rsidRPr="0042592C">
        <w:t>339-343.</w:t>
      </w:r>
    </w:p>
    <w:p w14:paraId="71AEE6F5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1992) </w:t>
      </w:r>
      <w:r w:rsidRPr="0042592C">
        <w:rPr>
          <w:i/>
          <w:iCs/>
        </w:rPr>
        <w:t>Rhabdosargus haffara</w:t>
      </w:r>
      <w:r w:rsidRPr="0042592C">
        <w:t xml:space="preserve"> (Forsskål, 1775) and </w:t>
      </w:r>
      <w:r w:rsidRPr="0042592C">
        <w:rPr>
          <w:i/>
          <w:iCs/>
        </w:rPr>
        <w:t>Sphyraena flavicauda</w:t>
      </w:r>
      <w:r w:rsidRPr="0042592C">
        <w:t xml:space="preserve"> Rüppell, 1833--new Red Sea immigrants in the Mediterranean. </w:t>
      </w:r>
      <w:r w:rsidRPr="0042592C">
        <w:rPr>
          <w:i/>
          <w:iCs/>
        </w:rPr>
        <w:t xml:space="preserve">Journal of fish biology, </w:t>
      </w:r>
      <w:r w:rsidRPr="0042592C">
        <w:rPr>
          <w:b/>
          <w:bCs/>
        </w:rPr>
        <w:t xml:space="preserve">40, </w:t>
      </w:r>
      <w:r w:rsidRPr="0042592C">
        <w:t>139-140.</w:t>
      </w:r>
    </w:p>
    <w:p w14:paraId="5DDF41D5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1993) Trophic adaptation of Red Sea fishes to the eastern Mediterranean environment - Review and new data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39, </w:t>
      </w:r>
      <w:r w:rsidRPr="0042592C">
        <w:t>391-402.</w:t>
      </w:r>
    </w:p>
    <w:p w14:paraId="58ED79E5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2000) First record of the bluespotted cornetfish from the Mediterranean Sea. </w:t>
      </w:r>
      <w:r w:rsidRPr="0042592C">
        <w:rPr>
          <w:i/>
          <w:iCs/>
        </w:rPr>
        <w:t xml:space="preserve">Fish Biology, </w:t>
      </w:r>
      <w:r w:rsidRPr="0042592C">
        <w:rPr>
          <w:b/>
          <w:bCs/>
        </w:rPr>
        <w:t xml:space="preserve">56, </w:t>
      </w:r>
      <w:r w:rsidRPr="0042592C">
        <w:t>1545-1547.</w:t>
      </w:r>
    </w:p>
    <w:p w14:paraId="296A272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2002) The Indo-Pacific striped eel catfish, </w:t>
      </w:r>
      <w:r w:rsidRPr="0042592C">
        <w:rPr>
          <w:i/>
          <w:iCs/>
        </w:rPr>
        <w:t>Plotosus lineatus</w:t>
      </w:r>
      <w:r w:rsidRPr="0042592C">
        <w:t xml:space="preserve"> (Thunberg, 1787) (Osteichtyes: Siluriformes) a new record from the Mediterranean. </w:t>
      </w:r>
      <w:r w:rsidRPr="0042592C">
        <w:rPr>
          <w:i/>
          <w:iCs/>
        </w:rPr>
        <w:t xml:space="preserve">Scientia Marina, </w:t>
      </w:r>
      <w:r w:rsidRPr="0042592C">
        <w:rPr>
          <w:b/>
          <w:bCs/>
        </w:rPr>
        <w:t xml:space="preserve">66, </w:t>
      </w:r>
      <w:r w:rsidRPr="0042592C">
        <w:t>321-323.</w:t>
      </w:r>
    </w:p>
    <w:p w14:paraId="686CB84A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(2004) First record of the muzzled blenny (Osteichthyes: Blenniidae: </w:t>
      </w:r>
      <w:r w:rsidRPr="0042592C">
        <w:rPr>
          <w:i/>
          <w:iCs/>
        </w:rPr>
        <w:t>Omobranchus punctatus</w:t>
      </w:r>
      <w:r w:rsidRPr="0042592C">
        <w:t xml:space="preserve">) from the Mediterranean, with remarks on ship-mediated fish introduction. </w:t>
      </w:r>
      <w:r w:rsidRPr="0042592C">
        <w:rPr>
          <w:i/>
          <w:iCs/>
        </w:rPr>
        <w:t xml:space="preserve">Journal of the Marine Biological Association U.K., </w:t>
      </w:r>
      <w:r w:rsidRPr="0042592C">
        <w:rPr>
          <w:b/>
          <w:bCs/>
        </w:rPr>
        <w:t xml:space="preserve">84, </w:t>
      </w:r>
      <w:r w:rsidRPr="0042592C">
        <w:t>851-852.</w:t>
      </w:r>
    </w:p>
    <w:p w14:paraId="2DE6E6C5" w14:textId="77777777" w:rsidR="00FB1939" w:rsidRPr="0042592C" w:rsidRDefault="00FB1939" w:rsidP="00FB1939">
      <w:pPr>
        <w:pStyle w:val="NormalWeb"/>
        <w:ind w:left="450" w:hanging="450"/>
      </w:pPr>
      <w:r w:rsidRPr="0042592C">
        <w:t>Golani, D. (2006) The Indian scad (</w:t>
      </w:r>
      <w:r w:rsidRPr="0042592C">
        <w:rPr>
          <w:i/>
          <w:iCs/>
        </w:rPr>
        <w:t>Decapterus russelli</w:t>
      </w:r>
      <w:r w:rsidRPr="0042592C">
        <w:t xml:space="preserve">), (Osteichthyes: Carangidae), a new Indo-Pacific fish invader of the eastern Mediterranean. </w:t>
      </w:r>
      <w:r w:rsidRPr="0042592C">
        <w:rPr>
          <w:i/>
          <w:iCs/>
        </w:rPr>
        <w:t xml:space="preserve">Scientia Marina, </w:t>
      </w:r>
      <w:r w:rsidRPr="0042592C">
        <w:rPr>
          <w:b/>
          <w:bCs/>
        </w:rPr>
        <w:t xml:space="preserve">70, </w:t>
      </w:r>
      <w:r w:rsidRPr="0042592C">
        <w:t>603-605.</w:t>
      </w:r>
    </w:p>
    <w:p w14:paraId="0E2FDF0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Appelbaum-Golani, B. (2010) First record of the Indo-Pacific fish the </w:t>
      </w:r>
      <w:r w:rsidRPr="0042592C">
        <w:rPr>
          <w:i/>
          <w:iCs/>
        </w:rPr>
        <w:t>Jarbua terapon</w:t>
      </w:r>
      <w:r w:rsidRPr="0042592C">
        <w:t xml:space="preserve"> (</w:t>
      </w:r>
      <w:r w:rsidRPr="0042592C">
        <w:rPr>
          <w:i/>
          <w:iCs/>
        </w:rPr>
        <w:t>Terapon jarbua</w:t>
      </w:r>
      <w:r w:rsidRPr="0042592C">
        <w:t xml:space="preserve">) (Osteichthyes: Terapontidae) in the Mediterranean with remarks on the wide geographical distribution of this species. </w:t>
      </w:r>
      <w:r w:rsidRPr="0042592C">
        <w:rPr>
          <w:i/>
          <w:iCs/>
        </w:rPr>
        <w:t xml:space="preserve">Scientia Marina, </w:t>
      </w:r>
      <w:r w:rsidRPr="0042592C">
        <w:rPr>
          <w:b/>
          <w:bCs/>
        </w:rPr>
        <w:t xml:space="preserve">74, </w:t>
      </w:r>
      <w:r w:rsidRPr="0042592C">
        <w:t>717-720.</w:t>
      </w:r>
    </w:p>
    <w:p w14:paraId="5D8B9948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, Appelbaum-Golani, B. &amp; Gon, O. (2008) </w:t>
      </w:r>
      <w:r w:rsidRPr="0042592C">
        <w:rPr>
          <w:i/>
          <w:iCs/>
        </w:rPr>
        <w:t>Apogon smithi</w:t>
      </w:r>
      <w:r w:rsidRPr="0042592C">
        <w:t xml:space="preserve"> (Kotthaus, 1970) (Teleostei: Apogonidae), a Red Sea cardinalfish colonizing the Mediterranean Sea. </w:t>
      </w:r>
      <w:r w:rsidRPr="0042592C">
        <w:rPr>
          <w:i/>
          <w:iCs/>
        </w:rPr>
        <w:t xml:space="preserve">Fish Biology, </w:t>
      </w:r>
      <w:r w:rsidRPr="0042592C">
        <w:rPr>
          <w:b/>
          <w:bCs/>
        </w:rPr>
        <w:t xml:space="preserve">72, </w:t>
      </w:r>
      <w:r w:rsidRPr="0042592C">
        <w:t>1534-1538.</w:t>
      </w:r>
    </w:p>
    <w:p w14:paraId="4F84508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Ben-Tuvia, A. (1982) First records of the Indo-Pacific daggertooth Pike-conger, </w:t>
      </w:r>
      <w:r w:rsidRPr="0042592C">
        <w:rPr>
          <w:i/>
          <w:iCs/>
        </w:rPr>
        <w:t>Muraenesox cinereus</w:t>
      </w:r>
      <w:r w:rsidRPr="0042592C">
        <w:t xml:space="preserve">, in the eastern Mediterranean and in the Gulf of Elat (Gulf of Aqaba)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31, </w:t>
      </w:r>
      <w:r w:rsidRPr="0042592C">
        <w:t>54-57.</w:t>
      </w:r>
    </w:p>
    <w:p w14:paraId="2211F7B4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Ben-Tuvia, A. (1990) Two Red Sea flatheads (Platycephalidae) immigrants in the Mediterranean. </w:t>
      </w:r>
      <w:r w:rsidRPr="0042592C">
        <w:rPr>
          <w:i/>
          <w:iCs/>
        </w:rPr>
        <w:t xml:space="preserve">Cybium, </w:t>
      </w:r>
      <w:r w:rsidRPr="0042592C">
        <w:rPr>
          <w:b/>
          <w:bCs/>
        </w:rPr>
        <w:t xml:space="preserve">14, </w:t>
      </w:r>
      <w:r w:rsidRPr="0042592C">
        <w:t>57-61.</w:t>
      </w:r>
    </w:p>
    <w:p w14:paraId="265871C2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Fine, M. (2002) On the occurrence of </w:t>
      </w:r>
      <w:r w:rsidRPr="0042592C">
        <w:rPr>
          <w:i/>
          <w:iCs/>
        </w:rPr>
        <w:t>Hippocampus fuscus</w:t>
      </w:r>
      <w:r w:rsidRPr="0042592C">
        <w:t xml:space="preserve"> in the eastern Mediterranean. </w:t>
      </w:r>
      <w:r w:rsidRPr="0042592C">
        <w:rPr>
          <w:i/>
          <w:iCs/>
        </w:rPr>
        <w:t xml:space="preserve">Journal of fish biology, </w:t>
      </w:r>
      <w:r w:rsidRPr="0042592C">
        <w:rPr>
          <w:b/>
          <w:bCs/>
        </w:rPr>
        <w:t xml:space="preserve">60, </w:t>
      </w:r>
      <w:r w:rsidRPr="0042592C">
        <w:t>764-766.</w:t>
      </w:r>
    </w:p>
    <w:p w14:paraId="2A10F040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Levy, Y. (2005) New records and rare occurrences of fish species from the Mediterranean coast of Israel. </w:t>
      </w:r>
      <w:r w:rsidRPr="0042592C">
        <w:rPr>
          <w:i/>
          <w:iCs/>
        </w:rPr>
        <w:t xml:space="preserve">Zoology in the Middle East, </w:t>
      </w:r>
      <w:r w:rsidRPr="0042592C">
        <w:rPr>
          <w:b/>
          <w:bCs/>
        </w:rPr>
        <w:t xml:space="preserve">36, </w:t>
      </w:r>
      <w:r w:rsidRPr="0042592C">
        <w:t>27-32.</w:t>
      </w:r>
    </w:p>
    <w:p w14:paraId="66DD99BE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, Massuti, E., Orsi-Relini, L., Quignard, J.P., Dulčić, J. &amp; Azzurro, E. (2013) CIESM atlas of exotic fish species. Available at: </w:t>
      </w:r>
      <w:hyperlink r:id="rId83" w:tgtFrame="_blank" w:history="1">
        <w:r w:rsidRPr="0042592C">
          <w:rPr>
            <w:rStyle w:val="Hyperlink"/>
          </w:rPr>
          <w:t>http://www.ciesm.org/atlas/appendix1.html.</w:t>
        </w:r>
      </w:hyperlink>
      <w:r w:rsidRPr="0042592C">
        <w:t xml:space="preserve"> Last accessed May 5, </w:t>
      </w:r>
      <w:r w:rsidRPr="0042592C">
        <w:rPr>
          <w:b/>
          <w:bCs/>
        </w:rPr>
        <w:t xml:space="preserve">2014. </w:t>
      </w:r>
    </w:p>
    <w:p w14:paraId="5E600DB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, Salameh, P. &amp; Sonin, O. (2010) First record of the Emperor Angelfish, </w:t>
      </w:r>
      <w:r w:rsidRPr="0042592C">
        <w:rPr>
          <w:i/>
          <w:iCs/>
        </w:rPr>
        <w:t>Pomacanthus imperator</w:t>
      </w:r>
      <w:r w:rsidRPr="0042592C">
        <w:t xml:space="preserve"> (Teleostei: Pomacanthidae) and the second record of the Spotbase Burrfish </w:t>
      </w:r>
      <w:r w:rsidRPr="0042592C">
        <w:rPr>
          <w:i/>
          <w:iCs/>
        </w:rPr>
        <w:t>Cyclichthys spilostylus</w:t>
      </w:r>
      <w:r w:rsidRPr="0042592C">
        <w:t xml:space="preserve"> (Teleostei: Diodontidae) in the Mediterranean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5, </w:t>
      </w:r>
      <w:r w:rsidRPr="0042592C">
        <w:t>S41-S43.</w:t>
      </w:r>
    </w:p>
    <w:p w14:paraId="25FA79A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Sonin, O. (1992) New records of the Red Sea fishes, </w:t>
      </w:r>
      <w:r w:rsidRPr="0042592C">
        <w:rPr>
          <w:i/>
          <w:iCs/>
        </w:rPr>
        <w:t>Pterois miles</w:t>
      </w:r>
      <w:r w:rsidRPr="0042592C">
        <w:t xml:space="preserve"> (Scorpaenidae) and </w:t>
      </w:r>
      <w:r w:rsidRPr="0042592C">
        <w:rPr>
          <w:i/>
          <w:iCs/>
        </w:rPr>
        <w:t>Pteragogus pelycus</w:t>
      </w:r>
      <w:r w:rsidRPr="0042592C">
        <w:t xml:space="preserve"> (Labridae) from the eastern Mediterranean Sea. </w:t>
      </w:r>
      <w:r w:rsidRPr="0042592C">
        <w:rPr>
          <w:i/>
          <w:iCs/>
        </w:rPr>
        <w:t xml:space="preserve">Japanese Journal of Ichthyology, </w:t>
      </w:r>
      <w:r w:rsidRPr="0042592C">
        <w:rPr>
          <w:b/>
          <w:bCs/>
        </w:rPr>
        <w:t xml:space="preserve">39, </w:t>
      </w:r>
      <w:r w:rsidRPr="0042592C">
        <w:t>167-169.</w:t>
      </w:r>
    </w:p>
    <w:p w14:paraId="1519A52E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lani, D. &amp; Sonin, O. (2006) Japanese threadfin bream </w:t>
      </w:r>
      <w:r w:rsidRPr="0042592C">
        <w:rPr>
          <w:i/>
          <w:iCs/>
        </w:rPr>
        <w:t>Nemipterus japonicus</w:t>
      </w:r>
      <w:r w:rsidRPr="0042592C">
        <w:t xml:space="preserve">, a new Indo-Pacific fish in the Mediterranean Sea. </w:t>
      </w:r>
      <w:r w:rsidRPr="0042592C">
        <w:rPr>
          <w:i/>
          <w:iCs/>
        </w:rPr>
        <w:t xml:space="preserve">Fish Biology, </w:t>
      </w:r>
      <w:r w:rsidRPr="0042592C">
        <w:rPr>
          <w:b/>
          <w:bCs/>
        </w:rPr>
        <w:t xml:space="preserve">68, </w:t>
      </w:r>
      <w:r w:rsidRPr="0042592C">
        <w:t>940-943.</w:t>
      </w:r>
    </w:p>
    <w:p w14:paraId="13E2A151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ren, M. &amp; Aronov, A. (2002) First record of the Indo-Pacific parrotfish </w:t>
      </w:r>
      <w:r w:rsidRPr="0042592C">
        <w:rPr>
          <w:i/>
          <w:iCs/>
        </w:rPr>
        <w:t>Scarus ghobban</w:t>
      </w:r>
      <w:r w:rsidRPr="0042592C">
        <w:t xml:space="preserve"> Forsskål, 1775, in the eastern Mediterranean. </w:t>
      </w:r>
      <w:r w:rsidRPr="0042592C">
        <w:rPr>
          <w:i/>
          <w:iCs/>
        </w:rPr>
        <w:t xml:space="preserve">Cybium, </w:t>
      </w:r>
      <w:r w:rsidRPr="0042592C">
        <w:rPr>
          <w:b/>
          <w:bCs/>
        </w:rPr>
        <w:t xml:space="preserve">27, </w:t>
      </w:r>
      <w:r w:rsidRPr="0042592C">
        <w:t>239-240.</w:t>
      </w:r>
    </w:p>
    <w:p w14:paraId="78535E77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ren, M. &amp; Galil, B. (1989) </w:t>
      </w:r>
      <w:r w:rsidRPr="0042592C">
        <w:rPr>
          <w:i/>
          <w:iCs/>
        </w:rPr>
        <w:t>Petroscirtes ancylodon</w:t>
      </w:r>
      <w:r w:rsidRPr="0042592C">
        <w:t xml:space="preserve">: first Lessepsian migrant blenny in the eastern Mediterranean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36, </w:t>
      </w:r>
      <w:r w:rsidRPr="0042592C">
        <w:t>125-128.</w:t>
      </w:r>
    </w:p>
    <w:p w14:paraId="315BE45B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ren, M., Galil, B.S., Diamant, A., Gayer, K. &amp; Stern, N. (2009) First record of the Indo-Pacific cardinal fish </w:t>
      </w:r>
      <w:r w:rsidRPr="0042592C">
        <w:rPr>
          <w:i/>
          <w:iCs/>
        </w:rPr>
        <w:t>Apogon fasciatus</w:t>
      </w:r>
      <w:r w:rsidRPr="0042592C">
        <w:t xml:space="preserve"> (White, 1790) in the Mediterranean Sea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4, </w:t>
      </w:r>
      <w:r w:rsidRPr="0042592C">
        <w:t>409-411.</w:t>
      </w:r>
    </w:p>
    <w:p w14:paraId="2D544AE8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ren, M., Gvili, R. &amp; Galil, B.S. (2011) The reef-associating butterfly fish </w:t>
      </w:r>
      <w:r w:rsidRPr="0042592C">
        <w:rPr>
          <w:i/>
          <w:iCs/>
        </w:rPr>
        <w:t>Chaetodon austriacus</w:t>
      </w:r>
      <w:r w:rsidRPr="0042592C">
        <w:t xml:space="preserve"> Rüppell, 1836 in the Mediterranean: The implication of behavioral plasticity for bioinvasion hazard assessment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6, </w:t>
      </w:r>
      <w:r w:rsidRPr="0042592C">
        <w:t>S143-S145.</w:t>
      </w:r>
    </w:p>
    <w:p w14:paraId="15CA639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oren, M., Stern, N., Galil, B.S. &amp; Diamant, A. (2010) First record of the Indo-Pacific arrow bulleye </w:t>
      </w:r>
      <w:r w:rsidRPr="0042592C">
        <w:rPr>
          <w:i/>
          <w:iCs/>
        </w:rPr>
        <w:t>Priacanthus sagittarius</w:t>
      </w:r>
      <w:r w:rsidRPr="0042592C">
        <w:t xml:space="preserve"> Starnes, 1988 in the Mediterranean Sea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5, </w:t>
      </w:r>
      <w:r w:rsidRPr="0042592C">
        <w:t>S45-S47.</w:t>
      </w:r>
    </w:p>
    <w:p w14:paraId="105AC83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Gruvel, A. (1931) </w:t>
      </w:r>
      <w:r w:rsidRPr="0042592C">
        <w:rPr>
          <w:i/>
          <w:iCs/>
        </w:rPr>
        <w:t>Les Etats de Syrie. Richesses marines et fluviale. Exploitation actuelle – Avenir.</w:t>
      </w:r>
      <w:r w:rsidRPr="0042592C">
        <w:t>Societe d'Edition Geographiques, Maritimes et Coloniales, Paris.</w:t>
      </w:r>
    </w:p>
    <w:p w14:paraId="05BF6FE0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Haas, G. &amp; Steinitz, H. (1947) Erythrean fishes on the Mediterranean coast of Palestine. </w:t>
      </w:r>
      <w:r w:rsidRPr="0042592C">
        <w:rPr>
          <w:i/>
          <w:iCs/>
        </w:rPr>
        <w:t xml:space="preserve">Nature, </w:t>
      </w:r>
      <w:r w:rsidRPr="0042592C">
        <w:rPr>
          <w:b/>
          <w:bCs/>
        </w:rPr>
        <w:t xml:space="preserve">160, </w:t>
      </w:r>
      <w:r w:rsidRPr="0042592C">
        <w:t>28-28.</w:t>
      </w:r>
    </w:p>
    <w:p w14:paraId="1C3396F4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Hornell, J. (1935) </w:t>
      </w:r>
      <w:r w:rsidRPr="0042592C">
        <w:rPr>
          <w:i/>
          <w:iCs/>
        </w:rPr>
        <w:t>Report on the Fisheries of Palestine. Government of Palestine</w:t>
      </w:r>
      <w:r w:rsidRPr="0042592C">
        <w:t>Published on behalf of the Govt. of Palestine by the Crown Agents for the Colonies, London.</w:t>
      </w:r>
    </w:p>
    <w:p w14:paraId="0232D96C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Iwatsuki, Y. &amp; Heemstra, P.C. (2011) A review of the </w:t>
      </w:r>
      <w:r w:rsidRPr="0042592C">
        <w:rPr>
          <w:i/>
          <w:iCs/>
        </w:rPr>
        <w:t>Acanthopagrus bifasciatus</w:t>
      </w:r>
      <w:r w:rsidRPr="0042592C">
        <w:t xml:space="preserve"> species complex (Pisces: Sparidae) from the Indian Ocean, with redescriptions of </w:t>
      </w:r>
      <w:r w:rsidRPr="0042592C">
        <w:rPr>
          <w:i/>
          <w:iCs/>
        </w:rPr>
        <w:t>A. bifasciatus</w:t>
      </w:r>
      <w:r w:rsidRPr="0042592C">
        <w:t xml:space="preserve"> (Forsskål 1775) and </w:t>
      </w:r>
      <w:r w:rsidRPr="0042592C">
        <w:rPr>
          <w:i/>
          <w:iCs/>
        </w:rPr>
        <w:t>A. catenula</w:t>
      </w:r>
      <w:r w:rsidRPr="0042592C">
        <w:t xml:space="preserve"> (Lacepède 1801). </w:t>
      </w:r>
      <w:r w:rsidRPr="0042592C">
        <w:rPr>
          <w:i/>
          <w:iCs/>
        </w:rPr>
        <w:t xml:space="preserve">Zootaxa, </w:t>
      </w:r>
      <w:r w:rsidRPr="0042592C">
        <w:rPr>
          <w:b/>
          <w:bCs/>
        </w:rPr>
        <w:t xml:space="preserve">3025, </w:t>
      </w:r>
      <w:r w:rsidRPr="0042592C">
        <w:t>38-50.</w:t>
      </w:r>
    </w:p>
    <w:p w14:paraId="73CBC259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Kosswig, C. (1950) Erythräische Fische im Mittelmeer und an der Grenze der Ägais. </w:t>
      </w:r>
      <w:r w:rsidRPr="0042592C">
        <w:rPr>
          <w:i/>
          <w:iCs/>
        </w:rPr>
        <w:t>Syllegomena Biologica. Festschrift Kleinschmidt.</w:t>
      </w:r>
      <w:r w:rsidRPr="0042592C">
        <w:t>(ed. by Anonymous ), pp. 203-212. Akademie Verlag, Leipzig.</w:t>
      </w:r>
    </w:p>
    <w:p w14:paraId="6AEBC06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Lipej, L., Mavrič, B., Žiža, V. &amp; Dulčić, J. (2008) The largescaled terapon </w:t>
      </w:r>
      <w:r w:rsidRPr="0042592C">
        <w:rPr>
          <w:i/>
          <w:iCs/>
        </w:rPr>
        <w:t>Terapon theraps</w:t>
      </w:r>
      <w:r w:rsidRPr="0042592C">
        <w:t xml:space="preserve">: a new Indo-Pacific fish in the Mediterranean Sea. </w:t>
      </w:r>
      <w:r w:rsidRPr="0042592C">
        <w:rPr>
          <w:i/>
          <w:iCs/>
        </w:rPr>
        <w:t xml:space="preserve">Journal of Fish Biology, </w:t>
      </w:r>
      <w:r w:rsidRPr="0042592C">
        <w:rPr>
          <w:b/>
          <w:bCs/>
        </w:rPr>
        <w:t xml:space="preserve">73, </w:t>
      </w:r>
      <w:r w:rsidRPr="0042592C">
        <w:t>1819-1822.</w:t>
      </w:r>
    </w:p>
    <w:p w14:paraId="7141FC52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Lissner, H. (1949) Sardine fishing in Israel. </w:t>
      </w:r>
      <w:r w:rsidRPr="0042592C">
        <w:rPr>
          <w:i/>
          <w:iCs/>
        </w:rPr>
        <w:t xml:space="preserve">Sea fisheries Research Station, Scientific Technical Information, </w:t>
      </w:r>
      <w:r w:rsidRPr="0042592C">
        <w:rPr>
          <w:b/>
          <w:bCs/>
        </w:rPr>
        <w:t xml:space="preserve">1, </w:t>
      </w:r>
      <w:r w:rsidRPr="0042592C">
        <w:t>1-25.</w:t>
      </w:r>
    </w:p>
    <w:p w14:paraId="0B79D732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Lourie, A. &amp; Ben-Tuvia, A. (1970) Two Red Sea fishes, </w:t>
      </w:r>
      <w:r w:rsidRPr="0042592C">
        <w:rPr>
          <w:i/>
          <w:iCs/>
        </w:rPr>
        <w:t>Pelates quadrilineatus</w:t>
      </w:r>
      <w:r w:rsidRPr="0042592C">
        <w:t xml:space="preserve"> (Bloch) and </w:t>
      </w:r>
      <w:r w:rsidRPr="0042592C">
        <w:rPr>
          <w:i/>
          <w:iCs/>
        </w:rPr>
        <w:t>Crenidens crenidens</w:t>
      </w:r>
      <w:r w:rsidRPr="0042592C">
        <w:t xml:space="preserve"> (Forsskål) in the eastern Mediterranean. </w:t>
      </w:r>
      <w:r w:rsidRPr="0042592C">
        <w:rPr>
          <w:i/>
          <w:iCs/>
        </w:rPr>
        <w:t xml:space="preserve">Israel journal of zoology, </w:t>
      </w:r>
      <w:r w:rsidRPr="0042592C">
        <w:rPr>
          <w:b/>
          <w:bCs/>
        </w:rPr>
        <w:t xml:space="preserve">19, </w:t>
      </w:r>
      <w:r w:rsidRPr="0042592C">
        <w:t>203-207.</w:t>
      </w:r>
    </w:p>
    <w:p w14:paraId="5C4140F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Mouneimne, N. (1979) Poissons nouveaux pour les côtes Libanaises. </w:t>
      </w:r>
      <w:r w:rsidRPr="0042592C">
        <w:rPr>
          <w:i/>
          <w:iCs/>
        </w:rPr>
        <w:t xml:space="preserve">Cybium, </w:t>
      </w:r>
      <w:r w:rsidRPr="0042592C">
        <w:rPr>
          <w:b/>
          <w:bCs/>
        </w:rPr>
        <w:t xml:space="preserve">6, </w:t>
      </w:r>
      <w:r w:rsidRPr="0042592C">
        <w:t>105-110.</w:t>
      </w:r>
    </w:p>
    <w:p w14:paraId="4E65956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Norman, J.R. (1927) Zoological results of the Cambridge Expedition to the Suez Canal. </w:t>
      </w:r>
      <w:r w:rsidRPr="0042592C">
        <w:rPr>
          <w:i/>
          <w:iCs/>
        </w:rPr>
        <w:t xml:space="preserve">Transaction of the Zoological Society, London, </w:t>
      </w:r>
      <w:r w:rsidRPr="0042592C">
        <w:rPr>
          <w:b/>
          <w:bCs/>
        </w:rPr>
        <w:t xml:space="preserve">22, </w:t>
      </w:r>
      <w:r w:rsidRPr="0042592C">
        <w:t>375-389.</w:t>
      </w:r>
    </w:p>
    <w:p w14:paraId="2A2246B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Norman, J.R. (1929) Notes on the fishes of the Suez Canal. </w:t>
      </w:r>
      <w:r w:rsidRPr="0042592C">
        <w:rPr>
          <w:i/>
          <w:iCs/>
        </w:rPr>
        <w:t xml:space="preserve">Proceedings of the Zoological Society, London, </w:t>
      </w:r>
      <w:r w:rsidRPr="0042592C">
        <w:rPr>
          <w:b/>
          <w:bCs/>
        </w:rPr>
        <w:t xml:space="preserve">2, </w:t>
      </w:r>
      <w:r w:rsidRPr="0042592C">
        <w:t>616-616.</w:t>
      </w:r>
    </w:p>
    <w:p w14:paraId="7FFEFB2B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Özvarol, Y. &amp; Gökoglu, M. (2012) First record of the Indo-Pacific milkfish </w:t>
      </w:r>
      <w:r w:rsidRPr="0042592C">
        <w:rPr>
          <w:i/>
          <w:iCs/>
        </w:rPr>
        <w:t>Chanos chanos</w:t>
      </w:r>
      <w:r w:rsidRPr="0042592C">
        <w:t xml:space="preserve"> (Forsskål, 1775) in the Turkish Mediterranean Sea. </w:t>
      </w:r>
      <w:r w:rsidRPr="0042592C">
        <w:rPr>
          <w:i/>
          <w:iCs/>
        </w:rPr>
        <w:t xml:space="preserve">Zoology in the Middle East, </w:t>
      </w:r>
      <w:r w:rsidRPr="0042592C">
        <w:rPr>
          <w:b/>
          <w:bCs/>
        </w:rPr>
        <w:t xml:space="preserve">55, </w:t>
      </w:r>
      <w:r w:rsidRPr="0042592C">
        <w:t>135-136.</w:t>
      </w:r>
    </w:p>
    <w:p w14:paraId="73F69F06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Parin, N.V. (1967) Review of the marine Belonidae of the western Pacific and Indian Ocean. </w:t>
      </w:r>
      <w:r w:rsidRPr="0042592C">
        <w:rPr>
          <w:i/>
          <w:iCs/>
        </w:rPr>
        <w:t xml:space="preserve">Trudy Instituta Okeanologii, </w:t>
      </w:r>
      <w:r w:rsidRPr="0042592C">
        <w:rPr>
          <w:b/>
          <w:bCs/>
        </w:rPr>
        <w:t xml:space="preserve">84, </w:t>
      </w:r>
      <w:r w:rsidRPr="0042592C">
        <w:t>3-83.</w:t>
      </w:r>
    </w:p>
    <w:p w14:paraId="573F9380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R Core Team. (2013) </w:t>
      </w:r>
      <w:r w:rsidRPr="0042592C">
        <w:rPr>
          <w:i/>
          <w:iCs/>
        </w:rPr>
        <w:t xml:space="preserve">R: A language and environment for statistical computing, version 3.2.1. </w:t>
      </w:r>
      <w:r w:rsidRPr="0042592C">
        <w:t>R Core Team, Vienna, Austria.</w:t>
      </w:r>
    </w:p>
    <w:p w14:paraId="3D0A8C1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alameh, P., Sonin, O., Edelist, D. &amp; Golani, D. (2011) First record of the Red Sea Orangeface Butterflyfish </w:t>
      </w:r>
      <w:r w:rsidRPr="0042592C">
        <w:rPr>
          <w:i/>
          <w:iCs/>
        </w:rPr>
        <w:t>Chaetodon larvatus</w:t>
      </w:r>
      <w:r w:rsidRPr="0042592C">
        <w:t xml:space="preserve"> Cuvier, 1831 in the Mediterranean. </w:t>
      </w:r>
      <w:r w:rsidRPr="0042592C">
        <w:rPr>
          <w:i/>
          <w:iCs/>
        </w:rPr>
        <w:t xml:space="preserve">Aquatic Invasions, </w:t>
      </w:r>
      <w:r w:rsidRPr="0042592C">
        <w:rPr>
          <w:b/>
          <w:bCs/>
        </w:rPr>
        <w:t xml:space="preserve">6, </w:t>
      </w:r>
      <w:r w:rsidRPr="0042592C">
        <w:t>S53-S55.</w:t>
      </w:r>
    </w:p>
    <w:p w14:paraId="58ADFC9D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anzo, L. (1930) Plectognathi. Ricerche biologiche su materiali raccolti dal Prof. L. Sanzo nella Campagna Idrografica nel Mar Rosso della J.N. Ammiraglio Magnaghi 1923-1924. </w:t>
      </w:r>
      <w:r w:rsidRPr="0042592C">
        <w:rPr>
          <w:i/>
          <w:iCs/>
        </w:rPr>
        <w:t xml:space="preserve">Memoria Comitato Talassografico Italiano, </w:t>
      </w:r>
      <w:r w:rsidRPr="0042592C">
        <w:rPr>
          <w:b/>
          <w:bCs/>
        </w:rPr>
        <w:t xml:space="preserve">167, </w:t>
      </w:r>
      <w:r w:rsidRPr="0042592C">
        <w:t>1-111.</w:t>
      </w:r>
    </w:p>
    <w:p w14:paraId="25C10933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panier, E. &amp; Goren, M. (1988) An Indo-Pacific trunkfish Tetrosomus gibbosus (Linnaeus): first record of the family Ostracionidae in the Mediterranean. </w:t>
      </w:r>
      <w:r w:rsidRPr="0042592C">
        <w:rPr>
          <w:i/>
          <w:iCs/>
        </w:rPr>
        <w:t xml:space="preserve">Journal of fish biology, </w:t>
      </w:r>
      <w:r w:rsidRPr="0042592C">
        <w:rPr>
          <w:b/>
          <w:bCs/>
        </w:rPr>
        <w:t xml:space="preserve">32, </w:t>
      </w:r>
      <w:r w:rsidRPr="0042592C">
        <w:t>797-798.</w:t>
      </w:r>
    </w:p>
    <w:p w14:paraId="798AAE29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picer, I.J. (1931) In: Report of the Department of Agriculture and Forests for the years 1927-30. </w:t>
      </w:r>
      <w:r w:rsidRPr="0042592C">
        <w:rPr>
          <w:b/>
          <w:bCs/>
        </w:rPr>
        <w:t xml:space="preserve">191306, </w:t>
      </w:r>
      <w:r w:rsidRPr="0042592C">
        <w:t>159-160.</w:t>
      </w:r>
    </w:p>
    <w:p w14:paraId="5848436B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teinitz, W. (1927) Beiträge zur Kenntnis der Küstenfauna Palästinas. </w:t>
      </w:r>
      <w:r w:rsidRPr="0042592C">
        <w:rPr>
          <w:i/>
          <w:iCs/>
        </w:rPr>
        <w:t xml:space="preserve">Pubblicazioni della Stazione Zoologica di Napoli, </w:t>
      </w:r>
      <w:r w:rsidRPr="0042592C">
        <w:rPr>
          <w:b/>
          <w:bCs/>
        </w:rPr>
        <w:t xml:space="preserve">8, </w:t>
      </w:r>
      <w:r w:rsidRPr="0042592C">
        <w:t>311-353.</w:t>
      </w:r>
    </w:p>
    <w:p w14:paraId="674F48B2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Stern, N. &amp; Goren, M. (2013) First record of the moray eel </w:t>
      </w:r>
      <w:r w:rsidRPr="0042592C">
        <w:rPr>
          <w:i/>
          <w:iCs/>
        </w:rPr>
        <w:t>Gymnothorax reticularis</w:t>
      </w:r>
      <w:r w:rsidRPr="0042592C">
        <w:t xml:space="preserve">, Bloch, 1795 in the Mediterranean Sea, with a note on its taxonomy and distribution. </w:t>
      </w:r>
      <w:r w:rsidRPr="0042592C">
        <w:rPr>
          <w:i/>
          <w:iCs/>
        </w:rPr>
        <w:t xml:space="preserve">Zootaxa, </w:t>
      </w:r>
      <w:r w:rsidRPr="0042592C">
        <w:rPr>
          <w:b/>
          <w:bCs/>
        </w:rPr>
        <w:t xml:space="preserve">3641, </w:t>
      </w:r>
      <w:r w:rsidRPr="0042592C">
        <w:t>197-200.</w:t>
      </w:r>
    </w:p>
    <w:p w14:paraId="67A4B2EC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Tardent, P. (1959) Capture d'un </w:t>
      </w:r>
      <w:r w:rsidRPr="0042592C">
        <w:rPr>
          <w:i/>
          <w:iCs/>
        </w:rPr>
        <w:t>Abudefduf saxatilis vaigiensis</w:t>
      </w:r>
      <w:r w:rsidRPr="0042592C">
        <w:t xml:space="preserve"> Q. und G. (Pisces, Pomacentridae) dans le Golfe de Naples. </w:t>
      </w:r>
      <w:r w:rsidRPr="0042592C">
        <w:rPr>
          <w:i/>
          <w:iCs/>
        </w:rPr>
        <w:t xml:space="preserve">Revue Suisse de Zoologie, </w:t>
      </w:r>
      <w:r w:rsidRPr="0042592C">
        <w:rPr>
          <w:b/>
          <w:bCs/>
        </w:rPr>
        <w:t xml:space="preserve">66, </w:t>
      </w:r>
      <w:r w:rsidRPr="0042592C">
        <w:t>347-351.</w:t>
      </w:r>
    </w:p>
    <w:p w14:paraId="3470F4E8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Tillier, J.E. (1902) Le Canal de Suez et sa faune ichthylogique. </w:t>
      </w:r>
      <w:r w:rsidRPr="0042592C">
        <w:rPr>
          <w:i/>
          <w:iCs/>
        </w:rPr>
        <w:t xml:space="preserve">Mémoires de la Société zoologique de France, </w:t>
      </w:r>
      <w:r w:rsidRPr="0042592C">
        <w:rPr>
          <w:b/>
          <w:bCs/>
        </w:rPr>
        <w:t xml:space="preserve">15, </w:t>
      </w:r>
      <w:r w:rsidRPr="0042592C">
        <w:t>279-318.</w:t>
      </w:r>
    </w:p>
    <w:p w14:paraId="6C7034B5" w14:textId="77777777" w:rsidR="00FB1939" w:rsidRPr="0042592C" w:rsidRDefault="00FB1939" w:rsidP="00FB1939">
      <w:pPr>
        <w:pStyle w:val="NormalWeb"/>
        <w:ind w:left="450" w:hanging="450"/>
      </w:pPr>
      <w:r w:rsidRPr="0042592C">
        <w:t xml:space="preserve">Whitehead, P.J.P. (1963) A revision of the recent round herrings (Pisces: Dussumieriidae). </w:t>
      </w:r>
      <w:r w:rsidRPr="0042592C">
        <w:rPr>
          <w:i/>
          <w:iCs/>
        </w:rPr>
        <w:t xml:space="preserve">Bulletin of the British Museum of Natural History (Zoology), </w:t>
      </w:r>
      <w:r w:rsidRPr="0042592C">
        <w:rPr>
          <w:b/>
          <w:bCs/>
        </w:rPr>
        <w:t xml:space="preserve">10, </w:t>
      </w:r>
      <w:r w:rsidRPr="0042592C">
        <w:t>305-380.</w:t>
      </w:r>
    </w:p>
    <w:p w14:paraId="27A2E816" w14:textId="77777777" w:rsidR="00FB1939" w:rsidRPr="00924099" w:rsidRDefault="00FB1939" w:rsidP="00FB1939">
      <w:r w:rsidRPr="0042592C">
        <w:rPr>
          <w:rFonts w:ascii="Times New Roman" w:eastAsia="Times New Roman" w:hAnsi="Times New Roman" w:cs="Times New Roman"/>
          <w:sz w:val="24"/>
        </w:rPr>
        <w:t> </w:t>
      </w:r>
      <w:r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>
        <w:instrText>INCLUDETEXT "C:\\Users\\User\\AppData\\Local\\BibResultText.html" \* MERGEFORMAT</w:instrText>
      </w:r>
      <w:r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</w:p>
    <w:p w14:paraId="682F5A22" w14:textId="77777777" w:rsidR="007B0BF6" w:rsidRPr="007B0BF6" w:rsidRDefault="007B0BF6" w:rsidP="007B0BF6">
      <w:pPr>
        <w:rPr>
          <w:rFonts w:asciiTheme="majorBidi" w:hAnsiTheme="majorBidi" w:cstheme="majorBidi"/>
        </w:rPr>
      </w:pPr>
    </w:p>
    <w:sectPr w:rsidR="007B0BF6" w:rsidRPr="007B0BF6" w:rsidSect="00AD46C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9E266A0" w15:done="0"/>
  <w15:commentEx w15:paraId="2068FBBC" w15:done="0"/>
  <w15:commentEx w15:paraId="02FF3668" w15:done="0"/>
  <w15:commentEx w15:paraId="279A50D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el bariche">
    <w15:presenceInfo w15:providerId="Windows Live" w15:userId="3faea13f24d4e15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hideSpellingErrors/>
  <w:proofState w:grammar="clean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5CD1"/>
    <w:rsid w:val="00030322"/>
    <w:rsid w:val="00040587"/>
    <w:rsid w:val="00050CD5"/>
    <w:rsid w:val="000516AE"/>
    <w:rsid w:val="000A3582"/>
    <w:rsid w:val="000A3DAD"/>
    <w:rsid w:val="000B6ADA"/>
    <w:rsid w:val="000C556D"/>
    <w:rsid w:val="000D43DC"/>
    <w:rsid w:val="000E058B"/>
    <w:rsid w:val="000E5C74"/>
    <w:rsid w:val="000E636B"/>
    <w:rsid w:val="000E7C07"/>
    <w:rsid w:val="000F78D6"/>
    <w:rsid w:val="00112878"/>
    <w:rsid w:val="001157F1"/>
    <w:rsid w:val="00120741"/>
    <w:rsid w:val="00122CDD"/>
    <w:rsid w:val="00151D25"/>
    <w:rsid w:val="00173BF9"/>
    <w:rsid w:val="00194ABC"/>
    <w:rsid w:val="00197268"/>
    <w:rsid w:val="001D3270"/>
    <w:rsid w:val="001E1922"/>
    <w:rsid w:val="001E5F09"/>
    <w:rsid w:val="001F7B4F"/>
    <w:rsid w:val="002040BB"/>
    <w:rsid w:val="00207D95"/>
    <w:rsid w:val="00215A37"/>
    <w:rsid w:val="002272B5"/>
    <w:rsid w:val="0024056B"/>
    <w:rsid w:val="00251A94"/>
    <w:rsid w:val="0026723A"/>
    <w:rsid w:val="0027799E"/>
    <w:rsid w:val="002A48FD"/>
    <w:rsid w:val="002C1256"/>
    <w:rsid w:val="002C201B"/>
    <w:rsid w:val="00333A7F"/>
    <w:rsid w:val="00345BBE"/>
    <w:rsid w:val="00353EBD"/>
    <w:rsid w:val="0035795F"/>
    <w:rsid w:val="0037163C"/>
    <w:rsid w:val="00393F5A"/>
    <w:rsid w:val="0039592A"/>
    <w:rsid w:val="00395C7D"/>
    <w:rsid w:val="003960DA"/>
    <w:rsid w:val="003A1461"/>
    <w:rsid w:val="003A2D92"/>
    <w:rsid w:val="003A5D1C"/>
    <w:rsid w:val="003D4ECF"/>
    <w:rsid w:val="003D7BC5"/>
    <w:rsid w:val="003E1AA9"/>
    <w:rsid w:val="00413919"/>
    <w:rsid w:val="0042278B"/>
    <w:rsid w:val="004379C0"/>
    <w:rsid w:val="004646DE"/>
    <w:rsid w:val="00467774"/>
    <w:rsid w:val="004819EA"/>
    <w:rsid w:val="004A4C40"/>
    <w:rsid w:val="004B00BC"/>
    <w:rsid w:val="004E0F30"/>
    <w:rsid w:val="004F3C9C"/>
    <w:rsid w:val="004F6A7D"/>
    <w:rsid w:val="00507755"/>
    <w:rsid w:val="005119D6"/>
    <w:rsid w:val="00523446"/>
    <w:rsid w:val="00525CFA"/>
    <w:rsid w:val="00545E83"/>
    <w:rsid w:val="00575CD1"/>
    <w:rsid w:val="00582E48"/>
    <w:rsid w:val="005874CE"/>
    <w:rsid w:val="005A26F5"/>
    <w:rsid w:val="005A2941"/>
    <w:rsid w:val="00600D5A"/>
    <w:rsid w:val="00611C0B"/>
    <w:rsid w:val="00657690"/>
    <w:rsid w:val="0066111E"/>
    <w:rsid w:val="0066703D"/>
    <w:rsid w:val="00670C6D"/>
    <w:rsid w:val="006B4CC7"/>
    <w:rsid w:val="006C0BD8"/>
    <w:rsid w:val="006D547B"/>
    <w:rsid w:val="006D6B05"/>
    <w:rsid w:val="006E662C"/>
    <w:rsid w:val="006F1B7E"/>
    <w:rsid w:val="006F3BAB"/>
    <w:rsid w:val="006F4ED0"/>
    <w:rsid w:val="006F5D49"/>
    <w:rsid w:val="00716499"/>
    <w:rsid w:val="0072577C"/>
    <w:rsid w:val="0072798E"/>
    <w:rsid w:val="0073486C"/>
    <w:rsid w:val="007421A8"/>
    <w:rsid w:val="007651AC"/>
    <w:rsid w:val="0076538C"/>
    <w:rsid w:val="00785AB1"/>
    <w:rsid w:val="0079460C"/>
    <w:rsid w:val="007B0BF6"/>
    <w:rsid w:val="007B62F3"/>
    <w:rsid w:val="007C10DF"/>
    <w:rsid w:val="007C58F5"/>
    <w:rsid w:val="007D7287"/>
    <w:rsid w:val="007E3AFA"/>
    <w:rsid w:val="007F66CC"/>
    <w:rsid w:val="0081765F"/>
    <w:rsid w:val="00817C6E"/>
    <w:rsid w:val="00823CDB"/>
    <w:rsid w:val="008440B6"/>
    <w:rsid w:val="0086408C"/>
    <w:rsid w:val="00880D5A"/>
    <w:rsid w:val="0089050B"/>
    <w:rsid w:val="00897980"/>
    <w:rsid w:val="008A3990"/>
    <w:rsid w:val="008D15BB"/>
    <w:rsid w:val="008D2286"/>
    <w:rsid w:val="008D2551"/>
    <w:rsid w:val="008D6497"/>
    <w:rsid w:val="008F5256"/>
    <w:rsid w:val="00910428"/>
    <w:rsid w:val="00924099"/>
    <w:rsid w:val="0095104D"/>
    <w:rsid w:val="00953E6B"/>
    <w:rsid w:val="00955DC5"/>
    <w:rsid w:val="00986463"/>
    <w:rsid w:val="0099798D"/>
    <w:rsid w:val="009A3B47"/>
    <w:rsid w:val="009B117F"/>
    <w:rsid w:val="009C269B"/>
    <w:rsid w:val="009F274F"/>
    <w:rsid w:val="00A00F91"/>
    <w:rsid w:val="00A03FE0"/>
    <w:rsid w:val="00A3521A"/>
    <w:rsid w:val="00A550F1"/>
    <w:rsid w:val="00A623BB"/>
    <w:rsid w:val="00A97E14"/>
    <w:rsid w:val="00AA14C7"/>
    <w:rsid w:val="00AC60F5"/>
    <w:rsid w:val="00AD46C6"/>
    <w:rsid w:val="00B02147"/>
    <w:rsid w:val="00B10215"/>
    <w:rsid w:val="00B15C47"/>
    <w:rsid w:val="00B34CB8"/>
    <w:rsid w:val="00B652C5"/>
    <w:rsid w:val="00B814E3"/>
    <w:rsid w:val="00BA0455"/>
    <w:rsid w:val="00BD26BB"/>
    <w:rsid w:val="00BF2A65"/>
    <w:rsid w:val="00BF5F86"/>
    <w:rsid w:val="00C03323"/>
    <w:rsid w:val="00C03D52"/>
    <w:rsid w:val="00C132CC"/>
    <w:rsid w:val="00C41AE4"/>
    <w:rsid w:val="00C80703"/>
    <w:rsid w:val="00C94BDD"/>
    <w:rsid w:val="00CB7F7D"/>
    <w:rsid w:val="00CD6611"/>
    <w:rsid w:val="00CE2CDD"/>
    <w:rsid w:val="00D07719"/>
    <w:rsid w:val="00D32B49"/>
    <w:rsid w:val="00D40DCA"/>
    <w:rsid w:val="00D41D76"/>
    <w:rsid w:val="00D42E2D"/>
    <w:rsid w:val="00D73E8C"/>
    <w:rsid w:val="00D83D9B"/>
    <w:rsid w:val="00D86698"/>
    <w:rsid w:val="00D94F00"/>
    <w:rsid w:val="00DA0733"/>
    <w:rsid w:val="00DD6F60"/>
    <w:rsid w:val="00E07D52"/>
    <w:rsid w:val="00E15F91"/>
    <w:rsid w:val="00E577A3"/>
    <w:rsid w:val="00E70164"/>
    <w:rsid w:val="00E7164F"/>
    <w:rsid w:val="00E91687"/>
    <w:rsid w:val="00EA71F6"/>
    <w:rsid w:val="00EB1DC1"/>
    <w:rsid w:val="00EB3FFF"/>
    <w:rsid w:val="00EB63E6"/>
    <w:rsid w:val="00EF063F"/>
    <w:rsid w:val="00EF2ECE"/>
    <w:rsid w:val="00F10F11"/>
    <w:rsid w:val="00F35EEE"/>
    <w:rsid w:val="00F4644B"/>
    <w:rsid w:val="00F54BFA"/>
    <w:rsid w:val="00F57C03"/>
    <w:rsid w:val="00F720E9"/>
    <w:rsid w:val="00F82225"/>
    <w:rsid w:val="00F956E6"/>
    <w:rsid w:val="00FA1EDF"/>
    <w:rsid w:val="00FB1939"/>
    <w:rsid w:val="00FE75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9E917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46C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D26B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D26BB"/>
    <w:rPr>
      <w:color w:val="800080"/>
      <w:u w:val="single"/>
    </w:rPr>
  </w:style>
  <w:style w:type="paragraph" w:customStyle="1" w:styleId="xl63">
    <w:name w:val="xl63"/>
    <w:basedOn w:val="Normal"/>
    <w:rsid w:val="00BD26B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4A4C4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A26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26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26F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26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26F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A26F5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A26F5"/>
    <w:pPr>
      <w:spacing w:after="0" w:line="240" w:lineRule="auto"/>
    </w:pPr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26F5"/>
    <w:rPr>
      <w:rFonts w:ascii="Segoe UI" w:hAnsi="Segoe UI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924099"/>
  </w:style>
  <w:style w:type="paragraph" w:styleId="Header">
    <w:name w:val="header"/>
    <w:basedOn w:val="Normal"/>
    <w:link w:val="HeaderChar"/>
    <w:uiPriority w:val="99"/>
    <w:semiHidden/>
    <w:unhideWhenUsed/>
    <w:rsid w:val="009240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24099"/>
  </w:style>
  <w:style w:type="paragraph" w:styleId="Footer">
    <w:name w:val="footer"/>
    <w:basedOn w:val="Normal"/>
    <w:link w:val="FooterChar"/>
    <w:uiPriority w:val="99"/>
    <w:semiHidden/>
    <w:unhideWhenUsed/>
    <w:rsid w:val="009240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6D6B05"/>
  </w:style>
  <w:style w:type="character" w:customStyle="1" w:styleId="HeaderChar1">
    <w:name w:val="Header Char1"/>
    <w:basedOn w:val="DefaultParagraphFont"/>
    <w:uiPriority w:val="99"/>
    <w:semiHidden/>
    <w:rsid w:val="00FB1939"/>
    <w:rPr>
      <w:lang w:val="en-US"/>
    </w:rPr>
  </w:style>
  <w:style w:type="character" w:customStyle="1" w:styleId="FooterChar1">
    <w:name w:val="Footer Char1"/>
    <w:basedOn w:val="DefaultParagraphFont"/>
    <w:uiPriority w:val="99"/>
    <w:semiHidden/>
    <w:rsid w:val="00FB1939"/>
    <w:rPr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46C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D26B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D26BB"/>
    <w:rPr>
      <w:color w:val="800080"/>
      <w:u w:val="single"/>
    </w:rPr>
  </w:style>
  <w:style w:type="paragraph" w:customStyle="1" w:styleId="xl63">
    <w:name w:val="xl63"/>
    <w:basedOn w:val="Normal"/>
    <w:rsid w:val="00BD26B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4A4C4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A26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26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26F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26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26F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A26F5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A26F5"/>
    <w:pPr>
      <w:spacing w:after="0" w:line="240" w:lineRule="auto"/>
    </w:pPr>
    <w:rPr>
      <w:rFonts w:ascii="Segoe UI" w:hAnsi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26F5"/>
    <w:rPr>
      <w:rFonts w:ascii="Segoe UI" w:hAnsi="Segoe UI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924099"/>
  </w:style>
  <w:style w:type="paragraph" w:styleId="Header">
    <w:name w:val="header"/>
    <w:basedOn w:val="Normal"/>
    <w:link w:val="HeaderChar"/>
    <w:uiPriority w:val="99"/>
    <w:semiHidden/>
    <w:unhideWhenUsed/>
    <w:rsid w:val="009240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24099"/>
  </w:style>
  <w:style w:type="paragraph" w:styleId="Footer">
    <w:name w:val="footer"/>
    <w:basedOn w:val="Normal"/>
    <w:link w:val="FooterChar"/>
    <w:uiPriority w:val="99"/>
    <w:semiHidden/>
    <w:unhideWhenUsed/>
    <w:rsid w:val="0092409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6D6B05"/>
  </w:style>
  <w:style w:type="character" w:customStyle="1" w:styleId="HeaderChar1">
    <w:name w:val="Header Char1"/>
    <w:basedOn w:val="DefaultParagraphFont"/>
    <w:uiPriority w:val="99"/>
    <w:semiHidden/>
    <w:rsid w:val="00FB1939"/>
    <w:rPr>
      <w:lang w:val="en-US"/>
    </w:rPr>
  </w:style>
  <w:style w:type="character" w:customStyle="1" w:styleId="FooterChar1">
    <w:name w:val="Footer Char1"/>
    <w:basedOn w:val="DefaultParagraphFont"/>
    <w:uiPriority w:val="99"/>
    <w:semiHidden/>
    <w:rsid w:val="00FB1939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84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5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5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44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70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79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92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32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79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5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63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4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13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22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45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574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9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50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5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38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55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8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46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8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95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86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39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2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2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0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25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95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8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6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86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29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80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8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74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0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11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1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66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2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://www.ciesm.org/atlas/Leiognathusklunzingeri.php" TargetMode="External"/><Relationship Id="rId21" Type="http://schemas.openxmlformats.org/officeDocument/2006/relationships/hyperlink" Target="http://www.ciesm.org/atlas/Decapterusrusselli.php" TargetMode="External"/><Relationship Id="rId42" Type="http://schemas.openxmlformats.org/officeDocument/2006/relationships/hyperlink" Target="http://www.ciesm.org/atlas/Nemipterusrandalli.php" TargetMode="External"/><Relationship Id="rId47" Type="http://schemas.openxmlformats.org/officeDocument/2006/relationships/hyperlink" Target="http://www.ciesm.org/atlas/Papilloculicepslongiceps.php" TargetMode="External"/><Relationship Id="rId63" Type="http://schemas.openxmlformats.org/officeDocument/2006/relationships/hyperlink" Target="http://www.ciesm.org/atlas/Sargocentronrubrum.php" TargetMode="External"/><Relationship Id="rId68" Type="http://schemas.openxmlformats.org/officeDocument/2006/relationships/hyperlink" Target="http://www.ciesm.org/atlas/Silhouettaaegyptia.php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ciesm.org/atlas/Cheilodipterusnovemstriatus.php" TargetMode="External"/><Relationship Id="rId11" Type="http://schemas.openxmlformats.org/officeDocument/2006/relationships/hyperlink" Target="http://www.ciesm.org/atlas/Apogonpharaonis.php" TargetMode="External"/><Relationship Id="rId32" Type="http://schemas.openxmlformats.org/officeDocument/2006/relationships/hyperlink" Target="http://www.ciesm.org/atlas/Herklotsichthyspunctatus.php" TargetMode="External"/><Relationship Id="rId37" Type="http://schemas.openxmlformats.org/officeDocument/2006/relationships/hyperlink" Target="http://www.ciesm.org/atlas/Lagocephalusspadiceus.php" TargetMode="External"/><Relationship Id="rId53" Type="http://schemas.openxmlformats.org/officeDocument/2006/relationships/hyperlink" Target="http://www.ciesm.org/atlas/Platycephalusindicus.php" TargetMode="External"/><Relationship Id="rId58" Type="http://schemas.openxmlformats.org/officeDocument/2006/relationships/hyperlink" Target="http://www.ciesm.org/atlas/Priacanthussagittarius.php" TargetMode="External"/><Relationship Id="rId74" Type="http://schemas.openxmlformats.org/officeDocument/2006/relationships/hyperlink" Target="http://www.ciesm.org/atlas/Synanceiaverrucosa.php" TargetMode="External"/><Relationship Id="rId79" Type="http://schemas.openxmlformats.org/officeDocument/2006/relationships/hyperlink" Target="http://www.ciesm.org/atlas/Torquigenerflavimaculosus.php" TargetMode="External"/><Relationship Id="rId5" Type="http://schemas.openxmlformats.org/officeDocument/2006/relationships/webSettings" Target="webSettings.xml"/><Relationship Id="rId19" Type="http://schemas.openxmlformats.org/officeDocument/2006/relationships/hyperlink" Target="http://www.ciesm.org/atlas/Cyclichthysspilostylus.php" TargetMode="External"/><Relationship Id="rId14" Type="http://schemas.openxmlformats.org/officeDocument/2006/relationships/hyperlink" Target="http://www.ciesm.org/atlas/Chaetodonlarvatus.php" TargetMode="External"/><Relationship Id="rId22" Type="http://schemas.openxmlformats.org/officeDocument/2006/relationships/hyperlink" Target="http://www.ciesm.org/atlas/Dussumieriaelopsoides.php" TargetMode="External"/><Relationship Id="rId27" Type="http://schemas.openxmlformats.org/officeDocument/2006/relationships/hyperlink" Target="http://www.ciesm.org/atlas/Etrumeusteres.php" TargetMode="External"/><Relationship Id="rId30" Type="http://schemas.openxmlformats.org/officeDocument/2006/relationships/hyperlink" Target="http://www.ciesm.org/atlas/Hemiramphusfar.php" TargetMode="External"/><Relationship Id="rId35" Type="http://schemas.openxmlformats.org/officeDocument/2006/relationships/hyperlink" Target="http://www.ciesm.org/atlas/Iniistiuspavo.php" TargetMode="External"/><Relationship Id="rId43" Type="http://schemas.openxmlformats.org/officeDocument/2006/relationships/hyperlink" Target="http://www.ciesm.org/atlas/Omobranchuspunctatus.php" TargetMode="External"/><Relationship Id="rId48" Type="http://schemas.openxmlformats.org/officeDocument/2006/relationships/hyperlink" Target="http://www.ciesm.org/atlas/Parexocoetusmento.php" TargetMode="External"/><Relationship Id="rId56" Type="http://schemas.openxmlformats.org/officeDocument/2006/relationships/hyperlink" Target="http://www.ciesm.org/atlas/Pomacanthusmaculosus.php" TargetMode="External"/><Relationship Id="rId64" Type="http://schemas.openxmlformats.org/officeDocument/2006/relationships/hyperlink" Target="http://www.ciesm.org/atlas/Scarusghobban.php" TargetMode="External"/><Relationship Id="rId69" Type="http://schemas.openxmlformats.org/officeDocument/2006/relationships/hyperlink" Target="http://www.ciesm.org/atlas/Sorsogonaprionota.php" TargetMode="External"/><Relationship Id="rId77" Type="http://schemas.openxmlformats.org/officeDocument/2006/relationships/hyperlink" Target="http://www.ciesm.org/atlas/Terapontherapes.php" TargetMode="External"/><Relationship Id="rId8" Type="http://schemas.openxmlformats.org/officeDocument/2006/relationships/hyperlink" Target="http://www.ciesm.org/atlas/Alepesdjedaba.php" TargetMode="External"/><Relationship Id="rId51" Type="http://schemas.openxmlformats.org/officeDocument/2006/relationships/hyperlink" Target="http://www.ciesm.org/atlas/Petroscirtesancylodon.php" TargetMode="External"/><Relationship Id="rId72" Type="http://schemas.openxmlformats.org/officeDocument/2006/relationships/hyperlink" Target="http://www.ciesm.org/atlas/Spratelloidesdelicatulus.php" TargetMode="External"/><Relationship Id="rId80" Type="http://schemas.openxmlformats.org/officeDocument/2006/relationships/hyperlink" Target="http://www.ciesm.org/atlas/Tylosuruschoram.php" TargetMode="External"/><Relationship Id="rId85" Type="http://schemas.openxmlformats.org/officeDocument/2006/relationships/theme" Target="theme/theme1.xml"/><Relationship Id="rId3" Type="http://schemas.microsoft.com/office/2007/relationships/stylesWithEffects" Target="stylesWithEffects.xml"/><Relationship Id="rId12" Type="http://schemas.openxmlformats.org/officeDocument/2006/relationships/hyperlink" Target="http://www.ciesm.org/atlas/Atherinomorusforskali.php" TargetMode="External"/><Relationship Id="rId17" Type="http://schemas.openxmlformats.org/officeDocument/2006/relationships/hyperlink" Target="http://www.ciesm.org/atlas/Coryogalopsochetica.php" TargetMode="External"/><Relationship Id="rId25" Type="http://schemas.openxmlformats.org/officeDocument/2006/relationships/hyperlink" Target="http://www.ciesm.org/atlas/Epinephelusmalabaricus.php" TargetMode="External"/><Relationship Id="rId33" Type="http://schemas.openxmlformats.org/officeDocument/2006/relationships/hyperlink" Target="http://www.ciesm.org/atlas/Hippocampusfuscus.php" TargetMode="External"/><Relationship Id="rId38" Type="http://schemas.openxmlformats.org/officeDocument/2006/relationships/hyperlink" Target="http://www.ciesm.org/atlas/Lagocephalussuezensis.php" TargetMode="External"/><Relationship Id="rId46" Type="http://schemas.openxmlformats.org/officeDocument/2006/relationships/hyperlink" Target="http://www.ciesm.org/atlas/Oxyurichthyspetersi.php" TargetMode="External"/><Relationship Id="rId59" Type="http://schemas.openxmlformats.org/officeDocument/2006/relationships/hyperlink" Target="http://www.ciesm.org/atlas/Pteragoguspelycus.php" TargetMode="External"/><Relationship Id="rId67" Type="http://schemas.openxmlformats.org/officeDocument/2006/relationships/hyperlink" Target="http://www.ciesm.org/atlas/Siganusrivulatus.php" TargetMode="External"/><Relationship Id="rId20" Type="http://schemas.openxmlformats.org/officeDocument/2006/relationships/hyperlink" Target="http://www.ciesm.org/atlas/Cynoglossussinusarabici.php" TargetMode="External"/><Relationship Id="rId41" Type="http://schemas.openxmlformats.org/officeDocument/2006/relationships/hyperlink" Target="http://www.ciesm.org/atlas/Muraenesoxcinereus.php" TargetMode="External"/><Relationship Id="rId54" Type="http://schemas.openxmlformats.org/officeDocument/2006/relationships/hyperlink" Target="http://www.ciesm.org/atlas/Plotosuslineatus.php" TargetMode="External"/><Relationship Id="rId62" Type="http://schemas.openxmlformats.org/officeDocument/2006/relationships/hyperlink" Target="http://www.ciesm.org/atlas/Rhynchocongertrewavasae.php" TargetMode="External"/><Relationship Id="rId70" Type="http://schemas.openxmlformats.org/officeDocument/2006/relationships/hyperlink" Target="http://www.fishbase.com/" TargetMode="External"/><Relationship Id="rId75" Type="http://schemas.openxmlformats.org/officeDocument/2006/relationships/hyperlink" Target="http://www.ciesm.org/atlas/Teraponjarbua.php" TargetMode="External"/><Relationship Id="rId83" Type="http://schemas.openxmlformats.org/officeDocument/2006/relationships/hyperlink" Target="http://www.ciesm.org/atlas/appendix1.html." TargetMode="External"/><Relationship Id="rId91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hyperlink" Target="http://www.ciesm.org/atlas/Abudefdufvaigiensis.php" TargetMode="External"/><Relationship Id="rId15" Type="http://schemas.openxmlformats.org/officeDocument/2006/relationships/hyperlink" Target="http://www.ciesm.org/atlas/Chanoschanos.php" TargetMode="External"/><Relationship Id="rId23" Type="http://schemas.openxmlformats.org/officeDocument/2006/relationships/hyperlink" Target="http://www.ciesm.org/atlas/Epinepheluscoioides.php" TargetMode="External"/><Relationship Id="rId28" Type="http://schemas.openxmlformats.org/officeDocument/2006/relationships/hyperlink" Target="http://www.ciesm.org/atlas/Fistulariacommersonii.php" TargetMode="External"/><Relationship Id="rId36" Type="http://schemas.openxmlformats.org/officeDocument/2006/relationships/hyperlink" Target="http://www.ciesm.org/atlas/Lagocephalussceleratus.php" TargetMode="External"/><Relationship Id="rId49" Type="http://schemas.openxmlformats.org/officeDocument/2006/relationships/hyperlink" Target="http://www.ciesm.org/atlas/Parupeneusforsskali.php" TargetMode="External"/><Relationship Id="rId57" Type="http://schemas.openxmlformats.org/officeDocument/2006/relationships/hyperlink" Target="http://www.ciesm.org/atlas/Pomadasysstridens.php" TargetMode="External"/><Relationship Id="rId10" Type="http://schemas.openxmlformats.org/officeDocument/2006/relationships/hyperlink" Target="http://www.ciesm.org/atlas/Apogonsmithi.php" TargetMode="External"/><Relationship Id="rId31" Type="http://schemas.openxmlformats.org/officeDocument/2006/relationships/hyperlink" Target="http://www.fishbase.com/" TargetMode="External"/><Relationship Id="rId44" Type="http://schemas.openxmlformats.org/officeDocument/2006/relationships/hyperlink" Target="http://www.ciesm.org/atlas/Ostracioncubicus.php" TargetMode="External"/><Relationship Id="rId52" Type="http://schemas.openxmlformats.org/officeDocument/2006/relationships/hyperlink" Target="http://www.ciesm.org/atlas/Plataxteira.php" TargetMode="External"/><Relationship Id="rId60" Type="http://schemas.openxmlformats.org/officeDocument/2006/relationships/hyperlink" Target="http://www.ciesm.org/atlas/Pteroismiles.php" TargetMode="External"/><Relationship Id="rId65" Type="http://schemas.openxmlformats.org/officeDocument/2006/relationships/hyperlink" Target="http://www.ciesm.org/atlas/Scomberomoruscommerson.php" TargetMode="External"/><Relationship Id="rId73" Type="http://schemas.openxmlformats.org/officeDocument/2006/relationships/hyperlink" Target="http://www.ciesm.org/atlas/Stephanolepisdiaspros.php" TargetMode="External"/><Relationship Id="rId78" Type="http://schemas.openxmlformats.org/officeDocument/2006/relationships/hyperlink" Target="http://www.ciesm.org/atlas/Tetrosomusgibbosus.php" TargetMode="External"/><Relationship Id="rId81" Type="http://schemas.openxmlformats.org/officeDocument/2006/relationships/hyperlink" Target="http://www.ciesm.org/atlas/Upeneusmoluccensis.php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iesm.org/atlas/Apogonqueketti.php" TargetMode="External"/><Relationship Id="rId13" Type="http://schemas.openxmlformats.org/officeDocument/2006/relationships/hyperlink" Target="http://www.ciesm.org/atlas/Callionymusfilamentosus.php" TargetMode="External"/><Relationship Id="rId18" Type="http://schemas.openxmlformats.org/officeDocument/2006/relationships/hyperlink" Target="http://www.ciesm.org/atlas/Crenidenscrenidens.php" TargetMode="External"/><Relationship Id="rId39" Type="http://schemas.openxmlformats.org/officeDocument/2006/relationships/hyperlink" Target="http://www.ciesm.org/atlas/Lizacarinata.php" TargetMode="External"/><Relationship Id="rId34" Type="http://schemas.openxmlformats.org/officeDocument/2006/relationships/hyperlink" Target="http://www.ciesm.org/atlas/Hyporhamphusaffinis.php" TargetMode="External"/><Relationship Id="rId50" Type="http://schemas.openxmlformats.org/officeDocument/2006/relationships/hyperlink" Target="http://www.ciesm.org/atlas/Pelatesquadrilineatus.php" TargetMode="External"/><Relationship Id="rId55" Type="http://schemas.openxmlformats.org/officeDocument/2006/relationships/hyperlink" Target="http://www.ciesm.org/atlas/Pomacanthusimperator.php" TargetMode="External"/><Relationship Id="rId76" Type="http://schemas.openxmlformats.org/officeDocument/2006/relationships/hyperlink" Target="http://www.ciesm.org/atlas/Teraponputa.php" TargetMode="External"/><Relationship Id="rId7" Type="http://schemas.openxmlformats.org/officeDocument/2006/relationships/hyperlink" Target="http://www.ciesm.org/atlas/Acanthopagrusbifasciatus.php" TargetMode="External"/><Relationship Id="rId71" Type="http://schemas.openxmlformats.org/officeDocument/2006/relationships/hyperlink" Target="http://www.fishbase.com/" TargetMode="External"/><Relationship Id="rId92" Type="http://schemas.microsoft.com/office/2011/relationships/commentsExtended" Target="commentsExtended.xml"/><Relationship Id="rId2" Type="http://schemas.openxmlformats.org/officeDocument/2006/relationships/styles" Target="styles.xml"/><Relationship Id="rId29" Type="http://schemas.openxmlformats.org/officeDocument/2006/relationships/hyperlink" Target="http://www.ciesm.org/atlas/Gymnothoraxreticularis.php" TargetMode="External"/><Relationship Id="rId24" Type="http://schemas.openxmlformats.org/officeDocument/2006/relationships/hyperlink" Target="http://www.ciesm.org/atlas/Epinephelusfasciatus.php" TargetMode="External"/><Relationship Id="rId40" Type="http://schemas.openxmlformats.org/officeDocument/2006/relationships/hyperlink" Target="http://www.ciesm.org/atlas/Lutjanusargentimaculatus.php" TargetMode="External"/><Relationship Id="rId45" Type="http://schemas.openxmlformats.org/officeDocument/2006/relationships/hyperlink" Target="http://www.ciesm.org/atlas/Ostorhinchusfasciatus.php" TargetMode="External"/><Relationship Id="rId66" Type="http://schemas.openxmlformats.org/officeDocument/2006/relationships/hyperlink" Target="http://www.ciesm.org/atlas/Siganusluridus.php" TargetMode="External"/><Relationship Id="rId61" Type="http://schemas.openxmlformats.org/officeDocument/2006/relationships/hyperlink" Target="http://www.ciesm.org/atlas/Rhabdosargushaffara.php" TargetMode="External"/><Relationship Id="rId82" Type="http://schemas.openxmlformats.org/officeDocument/2006/relationships/hyperlink" Target="http://www.ciesm.org/atlas/Upeneuspori.ph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D909F14-4648-43D7-86B2-130B5D1F23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9</Pages>
  <Words>11058</Words>
  <Characters>63037</Characters>
  <Application>Microsoft Office Word</Application>
  <DocSecurity>0</DocSecurity>
  <Lines>525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739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Carol</dc:creator>
  <cp:lastModifiedBy>Heinrich Burggraf Zu Dohna-Schlobi</cp:lastModifiedBy>
  <cp:revision>4</cp:revision>
  <dcterms:created xsi:type="dcterms:W3CDTF">2015-10-24T11:02:00Z</dcterms:created>
  <dcterms:modified xsi:type="dcterms:W3CDTF">2015-10-26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cns09@aub.edu.lb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WnCUserId">
    <vt:lpwstr>3215</vt:lpwstr>
  </property>
  <property fmtid="{D5CDD505-2E9C-101B-9397-08002B2CF9AE}" pid="26" name="WnCSubscriberId">
    <vt:lpwstr>1989</vt:lpwstr>
  </property>
  <property fmtid="{D5CDD505-2E9C-101B-9397-08002B2CF9AE}" pid="27" name="WnCOutputStyleId">
    <vt:lpwstr>10160</vt:lpwstr>
  </property>
  <property fmtid="{D5CDD505-2E9C-101B-9397-08002B2CF9AE}" pid="28" name="RWProductId">
    <vt:lpwstr>WnC</vt:lpwstr>
  </property>
  <property fmtid="{D5CDD505-2E9C-101B-9397-08002B2CF9AE}" pid="29" name="WnC4Folder">
    <vt:lpwstr/>
  </property>
</Properties>
</file>